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54A05227"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 xml:space="preserve">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4’-hydroxyflavones and 4’-deoxyflavones accumulated independently, and that the</w:t>
      </w:r>
      <w:r w:rsidR="00940C79">
        <w:rPr>
          <w:rFonts w:ascii="Times New Roman" w:hAnsi="Times New Roman" w:cs="Times New Roman"/>
          <w:sz w:val="24"/>
          <w:szCs w:val="24"/>
        </w:rPr>
        <w:t xml:space="preserve"> </w:t>
      </w:r>
      <w:r w:rsidR="003319AD">
        <w:rPr>
          <w:rFonts w:ascii="Times New Roman" w:hAnsi="Times New Roman" w:cs="Times New Roman"/>
          <w:sz w:val="24"/>
          <w:szCs w:val="24"/>
        </w:rPr>
        <w:t>4’-deoxyflavone pathway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4’-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S. dependens</w:t>
      </w:r>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S. wrightii</w:t>
      </w:r>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S. suffrutescens</w:t>
      </w:r>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candidates for medicinal study due to their high flavonoid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dependens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 xml:space="preserve">(Yoonkyung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58F1A1A3"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785CA8"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S. altissima</w:t>
      </w:r>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leonardii</w:t>
      </w:r>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Sungro©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barbat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strigillos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dependens</w:t>
      </w:r>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pekinensis var. </w:t>
      </w:r>
      <w:r w:rsidRPr="004F2BCE">
        <w:rPr>
          <w:rFonts w:ascii="Times New Roman" w:hAnsi="Times New Roman" w:cs="Times New Roman"/>
          <w:i/>
          <w:iCs/>
          <w:sz w:val="24"/>
          <w:szCs w:val="24"/>
          <w:highlight w:val="yellow"/>
        </w:rPr>
        <w:t>alpina</w:t>
      </w:r>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and transplanted in the greenhouses of the Sungshin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grown at Sungshin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1BCCC23F"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S. wrightii</w:t>
      </w:r>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S. suffrutescens</w:t>
      </w:r>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41ACC07B"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apigeninG),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hispidulinG)</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chrysinG)</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A</w:t>
      </w:r>
      <w:r w:rsidR="004D00ED">
        <w:rPr>
          <w:rFonts w:ascii="Times New Roman" w:hAnsi="Times New Roman" w:cs="Times New Roman"/>
          <w:sz w:val="24"/>
          <w:szCs w:val="24"/>
        </w:rPr>
        <w:t>cteoside</w:t>
      </w:r>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UltiMat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D0AB1B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FactoMineR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covMcd” function from the robustbas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Solanum lycopersicum L</w:t>
      </w:r>
      <w:r w:rsidR="00A67CF9" w:rsidRPr="00C269FD">
        <w:rPr>
          <w:rFonts w:ascii="Times New Roman" w:hAnsi="Times New Roman" w:cs="Times New Roman"/>
          <w:sz w:val="24"/>
          <w:szCs w:val="24"/>
        </w:rPr>
        <w:t xml:space="preserve">. ‘Stupické polní rané’ (2C = 1.96 pg), and </w:t>
      </w:r>
      <w:r w:rsidR="00A67CF9" w:rsidRPr="00C269FD">
        <w:rPr>
          <w:rFonts w:ascii="Times New Roman" w:hAnsi="Times New Roman" w:cs="Times New Roman"/>
          <w:i/>
          <w:iCs/>
          <w:sz w:val="24"/>
          <w:szCs w:val="24"/>
        </w:rPr>
        <w:t>Glycine max Merr.</w:t>
      </w:r>
      <w:r w:rsidR="00A67CF9" w:rsidRPr="00C269FD">
        <w:rPr>
          <w:rFonts w:ascii="Times New Roman" w:hAnsi="Times New Roman" w:cs="Times New Roman"/>
          <w:sz w:val="24"/>
          <w:szCs w:val="24"/>
        </w:rPr>
        <w:t xml:space="preserve"> ‘Polanka’ (2C = 2.50 pg)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Doležel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D323A2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w:t>
      </w:r>
      <w:r w:rsidRPr="00C269FD">
        <w:rPr>
          <w:rFonts w:ascii="Times New Roman" w:hAnsi="Times New Roman" w:cs="Times New Roman"/>
          <w:sz w:val="24"/>
          <w:szCs w:val="24"/>
        </w:rPr>
        <w:lastRenderedPageBreak/>
        <w:t>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1173AB"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73AE5B23"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chrysin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apigeninG,</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r w:rsidR="00DD68B1" w:rsidRPr="00C269FD">
        <w:rPr>
          <w:rFonts w:ascii="Times New Roman" w:hAnsi="Times New Roman" w:cs="Times New Roman"/>
          <w:sz w:val="24"/>
          <w:szCs w:val="24"/>
        </w:rPr>
        <w:t>hispidulinG</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S. coerulea</w:t>
      </w:r>
      <w:r w:rsidR="00A10A52" w:rsidRPr="00C269FD">
        <w:rPr>
          <w:rFonts w:ascii="Times New Roman" w:hAnsi="Times New Roman" w:cs="Times New Roman"/>
          <w:sz w:val="24"/>
          <w:szCs w:val="24"/>
        </w:rPr>
        <w:t>.</w:t>
      </w:r>
    </w:p>
    <w:p w14:paraId="672EF937" w14:textId="7ECA35B1"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chrysinG, wogonoside, apigeninG,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hispiduli</w:t>
      </w:r>
      <w:r w:rsidR="00B265A0" w:rsidRPr="00C269FD">
        <w:rPr>
          <w:rFonts w:ascii="Times New Roman" w:hAnsi="Times New Roman" w:cs="Times New Roman"/>
          <w:sz w:val="24"/>
          <w:szCs w:val="24"/>
        </w:rPr>
        <w:t>nG and hispidulin, as hispidulin was detected in 27 species</w:t>
      </w:r>
      <w:r w:rsidR="000651E4" w:rsidRPr="00C269FD">
        <w:rPr>
          <w:rFonts w:ascii="Times New Roman" w:hAnsi="Times New Roman" w:cs="Times New Roman"/>
          <w:sz w:val="24"/>
          <w:szCs w:val="24"/>
        </w:rPr>
        <w:t>, but hispidulinG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4’-deoxyflavones (chrysinG, wogonoside, baicalin, and wognonin), </w:t>
      </w:r>
      <w:r w:rsidR="007D590D" w:rsidRPr="00C269FD">
        <w:rPr>
          <w:rFonts w:ascii="Times New Roman" w:hAnsi="Times New Roman" w:cs="Times New Roman"/>
          <w:sz w:val="24"/>
          <w:szCs w:val="24"/>
        </w:rPr>
        <w:t>and only one was a 4’-hydroxyflavone (apigeninG).</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393509D2"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r w:rsidR="007F638F">
        <w:rPr>
          <w:rFonts w:ascii="Times New Roman" w:hAnsi="Times New Roman" w:cs="Times New Roman"/>
          <w:sz w:val="24"/>
          <w:szCs w:val="24"/>
        </w:rPr>
        <w:t>4’-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FF7D8A"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FF7D8A" w:rsidRPr="00C269FD">
        <w:rPr>
          <w:rFonts w:ascii="Times New Roman" w:hAnsi="Times New Roman" w:cs="Times New Roman"/>
          <w:sz w:val="24"/>
        </w:rPr>
        <w:t xml:space="preserve">Q. Zhao, Zhang, et al. </w:t>
      </w:r>
      <w:r w:rsidR="00FF7D8A">
        <w:rPr>
          <w:rFonts w:ascii="Times New Roman" w:hAnsi="Times New Roman" w:cs="Times New Roman"/>
          <w:sz w:val="24"/>
        </w:rPr>
        <w:t>(</w:t>
      </w:r>
      <w:r w:rsidR="00FF7D8A" w:rsidRPr="00C269FD">
        <w:rPr>
          <w:rFonts w:ascii="Times New Roman" w:hAnsi="Times New Roman" w:cs="Times New Roman"/>
          <w:sz w:val="24"/>
        </w:rPr>
        <w:t>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4’-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Alternatively, it’s possible that 4’-deoxyflavones are being synthesized in the roots and transported to the aerial tissues.</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w:t>
      </w:r>
      <w:r w:rsidR="00253EC3" w:rsidRPr="00C269FD">
        <w:rPr>
          <w:rFonts w:ascii="Times New Roman" w:hAnsi="Times New Roman" w:cs="Times New Roman"/>
          <w:sz w:val="24"/>
          <w:szCs w:val="24"/>
        </w:rPr>
        <w:lastRenderedPageBreak/>
        <w:t>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545A130A"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apigeninG,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4’-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apigeninG, chrysin, and chrysinG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apigeninG, chrysin, and chrysinG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DAEA05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2D278E6"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w:t>
      </w:r>
      <w:r w:rsidRPr="00C269FD">
        <w:rPr>
          <w:rFonts w:ascii="Times New Roman" w:hAnsi="Times New Roman" w:cs="Times New Roman"/>
          <w:sz w:val="24"/>
          <w:szCs w:val="24"/>
        </w:rPr>
        <w:lastRenderedPageBreak/>
        <w:t>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57F3E4CB"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suffrutescens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suffrutescens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9224D62"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chrysinG,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36CE5AB9"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S. leonardii</w:t>
      </w:r>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wrightii</w:t>
      </w:r>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r w:rsidR="000566F0">
        <w:rPr>
          <w:rFonts w:ascii="Times New Roman" w:hAnsi="Times New Roman" w:cs="Times New Roman"/>
          <w:i/>
          <w:iCs/>
          <w:sz w:val="24"/>
          <w:szCs w:val="24"/>
        </w:rPr>
        <w:t>suffrutescens</w:t>
      </w:r>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5115484D"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4’-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S. strigillosa</w:t>
      </w:r>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S. suffrutescens</w:t>
      </w:r>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pekinensis </w:t>
      </w:r>
      <w:r w:rsidR="00A33898" w:rsidRPr="00C269FD">
        <w:rPr>
          <w:rFonts w:ascii="Times New Roman" w:hAnsi="Times New Roman" w:cs="Times New Roman"/>
          <w:sz w:val="24"/>
          <w:szCs w:val="24"/>
        </w:rPr>
        <w:t xml:space="preserve">var. </w:t>
      </w:r>
      <w:r w:rsidR="00A33898" w:rsidRPr="00C269FD">
        <w:rPr>
          <w:rFonts w:ascii="Times New Roman" w:hAnsi="Times New Roman" w:cs="Times New Roman"/>
          <w:i/>
          <w:iCs/>
          <w:sz w:val="24"/>
          <w:szCs w:val="24"/>
        </w:rPr>
        <w:t>alpina</w:t>
      </w:r>
      <w:r w:rsidR="00A33898" w:rsidRPr="00C269FD">
        <w:rPr>
          <w:rFonts w:ascii="Times New Roman" w:hAnsi="Times New Roman" w:cs="Times New Roman"/>
          <w:sz w:val="24"/>
          <w:szCs w:val="24"/>
        </w:rPr>
        <w:t xml:space="preserve">). In other species, the </w:t>
      </w:r>
      <w:r w:rsidR="000566F0">
        <w:rPr>
          <w:rFonts w:ascii="Times New Roman" w:hAnsi="Times New Roman" w:cs="Times New Roman"/>
          <w:sz w:val="24"/>
          <w:szCs w:val="24"/>
        </w:rPr>
        <w:t xml:space="preserve">4’-hydroxyflavone </w:t>
      </w:r>
      <w:r w:rsidR="00A33898" w:rsidRPr="00C269FD">
        <w:rPr>
          <w:rFonts w:ascii="Times New Roman" w:hAnsi="Times New Roman" w:cs="Times New Roman"/>
          <w:sz w:val="24"/>
          <w:szCs w:val="24"/>
        </w:rPr>
        <w:t xml:space="preserve">pathway </w:t>
      </w:r>
      <w:r w:rsidR="00A33898" w:rsidRPr="00C269FD">
        <w:rPr>
          <w:rFonts w:ascii="Times New Roman" w:hAnsi="Times New Roman" w:cs="Times New Roman"/>
          <w:sz w:val="24"/>
          <w:szCs w:val="24"/>
        </w:rPr>
        <w:lastRenderedPageBreak/>
        <w:t>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apigeninG,</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4’-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S. dependenens</w:t>
      </w:r>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4’-</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lavone pathway, and is also a precursor for the final set of 4’-</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flavones we analyzed, hispidulin and its glycoside</w:t>
      </w:r>
      <w:r w:rsidR="00DE4847">
        <w:rPr>
          <w:rFonts w:ascii="Times New Roman" w:hAnsi="Times New Roman" w:cs="Times New Roman"/>
          <w:sz w:val="24"/>
          <w:szCs w:val="24"/>
        </w:rPr>
        <w:t>, hispidulinG</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leonardii</w:t>
      </w:r>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S. 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DE4847">
        <w:rPr>
          <w:rFonts w:ascii="Times New Roman" w:hAnsi="Times New Roman" w:cs="Times New Roman"/>
          <w:sz w:val="24"/>
          <w:szCs w:val="24"/>
        </w:rPr>
        <w:t>hispidulinG</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DE4847">
        <w:rPr>
          <w:rFonts w:ascii="Times New Roman" w:hAnsi="Times New Roman" w:cs="Times New Roman"/>
          <w:sz w:val="24"/>
          <w:szCs w:val="24"/>
        </w:rPr>
        <w:t>apigenin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Of the 4’-hydroxyflavones, h</w:t>
      </w:r>
      <w:r w:rsidR="00DE4847">
        <w:rPr>
          <w:rFonts w:ascii="Times New Roman" w:hAnsi="Times New Roman" w:cs="Times New Roman"/>
          <w:sz w:val="24"/>
          <w:szCs w:val="24"/>
        </w:rPr>
        <w:t>ispidulinG</w:t>
      </w:r>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hispidulinG</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28134EBF"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S. wrightii</w:t>
      </w:r>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S. altissima</w:t>
      </w:r>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tournefortii</w:t>
      </w:r>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pathway </w:t>
      </w:r>
      <w:r w:rsidR="000212D8" w:rsidRPr="00C269FD">
        <w:rPr>
          <w:rFonts w:ascii="Times New Roman" w:hAnsi="Times New Roman" w:cs="Times New Roman"/>
          <w:sz w:val="24"/>
          <w:szCs w:val="24"/>
        </w:rPr>
        <w:lastRenderedPageBreak/>
        <w:t>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DE4847">
        <w:rPr>
          <w:rFonts w:ascii="Times New Roman" w:hAnsi="Times New Roman" w:cs="Times New Roman"/>
          <w:sz w:val="24"/>
          <w:szCs w:val="24"/>
        </w:rPr>
        <w:t>chrysin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S. leonardii)</w:t>
      </w:r>
      <w:r w:rsidR="001E2E10">
        <w:rPr>
          <w:rFonts w:ascii="Times New Roman" w:hAnsi="Times New Roman" w:cs="Times New Roman"/>
          <w:sz w:val="24"/>
          <w:szCs w:val="24"/>
        </w:rPr>
        <w:t>.</w:t>
      </w:r>
    </w:p>
    <w:p w14:paraId="3FD0021F" w14:textId="63DDB99F"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strigillosa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dependens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suffrutescens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aicalin in all of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it is likely that at least some biosynthetic enzymes in the 4’-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3C650F8B"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r w:rsidR="004D00ED">
        <w:rPr>
          <w:rFonts w:ascii="Times New Roman" w:hAnsi="Times New Roman" w:cs="Times New Roman"/>
          <w:sz w:val="24"/>
          <w:szCs w:val="24"/>
        </w:rPr>
        <w:t>acteoside</w:t>
      </w:r>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p>
    <w:p w14:paraId="5ADE8EE4" w14:textId="3A68CF8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barbata</w:t>
      </w:r>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lastRenderedPageBreak/>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barbata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514FF06F"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strigillos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dependens</w:t>
      </w:r>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these 4’-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S. strigillosa</w:t>
      </w:r>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S. dependens</w:t>
      </w:r>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rightii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S. wrightii</w:t>
      </w:r>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S. suffrutescens</w:t>
      </w:r>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r w:rsidR="00532B62">
        <w:rPr>
          <w:rFonts w:ascii="Times New Roman" w:hAnsi="Times New Roman" w:cs="Times New Roman"/>
          <w:sz w:val="24"/>
          <w:szCs w:val="24"/>
        </w:rPr>
        <w:t xml:space="preserve">similar to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altissima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S. altissima</w:t>
      </w:r>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w:t>
      </w:r>
      <w:r w:rsidR="00BF511D" w:rsidRPr="00C269FD">
        <w:rPr>
          <w:rFonts w:ascii="Times New Roman" w:hAnsi="Times New Roman" w:cs="Times New Roman"/>
          <w:sz w:val="24"/>
          <w:szCs w:val="24"/>
        </w:rPr>
        <w:lastRenderedPageBreak/>
        <w:t xml:space="preserve">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7D3642FC"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rightii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suffrutescens </w:t>
      </w:r>
      <w:r w:rsidR="006F57A7" w:rsidRPr="00C269FD">
        <w:rPr>
          <w:rFonts w:ascii="Times New Roman" w:hAnsi="Times New Roman" w:cs="Times New Roman"/>
          <w:sz w:val="24"/>
          <w:szCs w:val="24"/>
        </w:rPr>
        <w:t xml:space="preserve">in our analysis, and no previous publications have reported </w:t>
      </w:r>
      <w:r w:rsidR="00E52162">
        <w:rPr>
          <w:rFonts w:ascii="Times New Roman" w:hAnsi="Times New Roman" w:cs="Times New Roman"/>
          <w:sz w:val="24"/>
          <w:szCs w:val="24"/>
        </w:rPr>
        <w:t>their</w:t>
      </w:r>
      <w:r w:rsidR="006F57A7" w:rsidRPr="00C269FD">
        <w:rPr>
          <w:rFonts w:ascii="Times New Roman" w:hAnsi="Times New Roman" w:cs="Times New Roman"/>
          <w:sz w:val="24"/>
          <w:szCs w:val="24"/>
        </w:rPr>
        <w:t xml:space="preserve"> genome size</w:t>
      </w:r>
      <w:r w:rsidR="00E52162">
        <w:rPr>
          <w:rFonts w:ascii="Times New Roman" w:hAnsi="Times New Roman" w:cs="Times New Roman"/>
          <w:sz w:val="24"/>
          <w:szCs w:val="24"/>
        </w:rPr>
        <w:t>s</w:t>
      </w:r>
      <w:r w:rsidR="006F57A7" w:rsidRPr="00C269FD">
        <w:rPr>
          <w:rFonts w:ascii="Times New Roman" w:hAnsi="Times New Roman" w:cs="Times New Roman"/>
          <w:sz w:val="24"/>
          <w:szCs w:val="24"/>
        </w:rPr>
        <w:t>.</w:t>
      </w:r>
    </w:p>
    <w:p w14:paraId="4627D436" w14:textId="56214F01"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w:t>
      </w:r>
      <w:r w:rsidR="00FF13CF">
        <w:rPr>
          <w:rFonts w:ascii="Times New Roman" w:hAnsi="Times New Roman" w:cs="Times New Roman"/>
          <w:sz w:val="24"/>
          <w:szCs w:val="24"/>
        </w:rPr>
        <w:t xml:space="preserve"> – 0.50</w:t>
      </w:r>
      <w:r w:rsidRPr="00C269FD">
        <w:rPr>
          <w:rFonts w:ascii="Times New Roman" w:hAnsi="Times New Roman" w:cs="Times New Roman"/>
          <w:sz w:val="24"/>
          <w:szCs w:val="24"/>
        </w:rPr>
        <w:t xml:space="preserve"> Giga base pairs (Gbp).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S. barbat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barbata </w:t>
      </w:r>
      <w:r w:rsidR="00B4505A" w:rsidRPr="00C269FD">
        <w:rPr>
          <w:rFonts w:ascii="Times New Roman" w:hAnsi="Times New Roman" w:cs="Times New Roman"/>
          <w:sz w:val="24"/>
          <w:szCs w:val="24"/>
        </w:rPr>
        <w:t xml:space="preserve">has been reported </w:t>
      </w:r>
      <w:r w:rsidR="00FC78CC">
        <w:rPr>
          <w:rFonts w:ascii="Times New Roman" w:hAnsi="Times New Roman" w:cs="Times New Roman"/>
          <w:sz w:val="24"/>
          <w:szCs w:val="24"/>
        </w:rPr>
        <w:t xml:space="preserve">to have </w:t>
      </w:r>
      <w:r w:rsidR="00B4505A" w:rsidRPr="00C269FD">
        <w:rPr>
          <w:rFonts w:ascii="Times New Roman" w:hAnsi="Times New Roman" w:cs="Times New Roman"/>
          <w:sz w:val="24"/>
          <w:szCs w:val="24"/>
        </w:rPr>
        <w:t xml:space="preserve">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4A672FFC" w:rsidR="00B91FA9"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2DC6D251" w14:textId="3F5F59BD" w:rsidR="00C61925" w:rsidRDefault="006828F3"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Flavonoids have been identified as the primary source of these plants’ medicinal effects, and a specific class of flavonoids, 4’-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Kato et al., 1992; V. M. Rao et al., 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w:t>
      </w:r>
      <w:r w:rsidR="00924C25">
        <w:rPr>
          <w:rFonts w:ascii="Times New Roman" w:hAnsi="Times New Roman" w:cs="Times New Roman"/>
          <w:sz w:val="24"/>
          <w:szCs w:val="24"/>
          <w:shd w:val="clear" w:color="auto" w:fill="FFFFFF"/>
        </w:rPr>
        <w:lastRenderedPageBreak/>
        <w:t>known to accumulate 4’-hydroxyflavones in its aerial organs, and 4’-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85768B"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924C25">
        <w:rPr>
          <w:rFonts w:ascii="Times New Roman" w:hAnsi="Times New Roman" w:cs="Times New Roman"/>
          <w:sz w:val="24"/>
          <w:szCs w:val="24"/>
          <w:shd w:val="clear" w:color="auto" w:fill="FFFFFF"/>
        </w:rPr>
        <w:t xml:space="preserve">flavonoid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Q. Zhao et al., 2019</w:t>
      </w:r>
      <w:r w:rsidR="0085768B">
        <w:rPr>
          <w:rFonts w:ascii="Times New Roman" w:hAnsi="Times New Roman" w:cs="Times New Roman"/>
          <w:sz w:val="24"/>
        </w:rPr>
        <w:t xml:space="preserve">; </w:t>
      </w:r>
      <w:r w:rsidR="0085768B" w:rsidRPr="00C269FD">
        <w:rPr>
          <w:rFonts w:ascii="Times New Roman" w:hAnsi="Times New Roman" w:cs="Times New Roman"/>
          <w:sz w:val="24"/>
        </w:rPr>
        <w:t>Q. Zhao, Zhang, et al., 2016</w:t>
      </w:r>
      <w:r w:rsidR="0085768B">
        <w:rPr>
          <w:rFonts w:ascii="Times New Roman" w:hAnsi="Times New Roman" w:cs="Times New Roman"/>
          <w:sz w:val="24"/>
        </w:rPr>
        <w:t>)</w:t>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r w:rsidR="0085768B" w:rsidRPr="0085768B">
        <w:rPr>
          <w:rFonts w:ascii="Times New Roman" w:hAnsi="Times New Roman" w:cs="Times New Roman"/>
          <w:sz w:val="24"/>
          <w:szCs w:val="24"/>
          <w:highlight w:val="yellow"/>
          <w:shd w:val="clear" w:color="auto" w:fill="FFFFFF"/>
        </w:rPr>
        <w:t>Yoonkyung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genus, and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species, and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405517F9"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4’-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4’-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4’-hydroxyflavone biosynthesis is significantly more common than 4’-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4’-hydroxyflavones are simply less stable than 4’-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4’-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4’-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4’-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4’-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w:t>
      </w:r>
      <w:r w:rsidR="00F217D6">
        <w:rPr>
          <w:rFonts w:ascii="Times New Roman" w:hAnsi="Times New Roman" w:cs="Times New Roman"/>
          <w:sz w:val="24"/>
          <w:szCs w:val="24"/>
          <w:shd w:val="clear" w:color="auto" w:fill="FFFFFF"/>
        </w:rPr>
        <w:lastRenderedPageBreak/>
        <w:t xml:space="preserve">the plant, 4’-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4’-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B06897">
        <w:rPr>
          <w:rFonts w:ascii="Times New Roman" w:hAnsi="Times New Roman" w:cs="Times New Roman"/>
          <w:sz w:val="24"/>
          <w:szCs w:val="24"/>
          <w:highlight w:val="yellow"/>
          <w:shd w:val="clear" w:color="auto" w:fill="FFFFFF"/>
        </w:rPr>
        <w:t>.</w:t>
      </w:r>
      <w:r w:rsidR="00984F55" w:rsidRPr="00B06897">
        <w:rPr>
          <w:rFonts w:ascii="Times New Roman" w:hAnsi="Times New Roman" w:cs="Times New Roman"/>
          <w:sz w:val="24"/>
          <w:szCs w:val="24"/>
          <w:highlight w:val="yellow"/>
          <w:shd w:val="clear" w:color="auto" w:fill="FFFFFF"/>
        </w:rPr>
        <w:t xml:space="preserve"> </w:t>
      </w:r>
      <w:r w:rsidR="00C61925" w:rsidRPr="00B06897">
        <w:rPr>
          <w:rFonts w:ascii="Times New Roman" w:hAnsi="Times New Roman" w:cs="Times New Roman"/>
          <w:sz w:val="24"/>
          <w:szCs w:val="24"/>
          <w:highlight w:val="yellow"/>
          <w:shd w:val="clear" w:color="auto" w:fill="FFFFFF"/>
        </w:rPr>
        <w:t>Sosa et al. (2004)</w:t>
      </w:r>
      <w:r w:rsidR="00C61925">
        <w:rPr>
          <w:rFonts w:ascii="Times New Roman" w:hAnsi="Times New Roman" w:cs="Times New Roman"/>
          <w:sz w:val="24"/>
          <w:szCs w:val="24"/>
          <w:shd w:val="clear" w:color="auto" w:fill="FFFFFF"/>
        </w:rPr>
        <w:t xml:space="preserve"> reported that </w:t>
      </w:r>
      <w:r w:rsidR="00C61925">
        <w:rPr>
          <w:rFonts w:ascii="Times New Roman" w:hAnsi="Times New Roman" w:cs="Times New Roman"/>
          <w:i/>
          <w:iCs/>
          <w:sz w:val="24"/>
          <w:szCs w:val="24"/>
          <w:shd w:val="clear" w:color="auto" w:fill="FFFFFF"/>
        </w:rPr>
        <w:t>Cistus landanifer</w:t>
      </w:r>
      <w:r w:rsidR="00C61925">
        <w:rPr>
          <w:rFonts w:ascii="Times New Roman" w:hAnsi="Times New Roman" w:cs="Times New Roman"/>
          <w:sz w:val="24"/>
          <w:szCs w:val="24"/>
          <w:shd w:val="clear" w:color="auto" w:fill="FFFFFF"/>
        </w:rPr>
        <w:t xml:space="preserve">’s accumulation of apigenin, one of the 4’-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4’-hydroxyflavone we quantified, </w:t>
      </w:r>
      <w:r w:rsidR="008F4A9F">
        <w:rPr>
          <w:rFonts w:ascii="Times New Roman" w:hAnsi="Times New Roman" w:cs="Times New Roman"/>
          <w:sz w:val="24"/>
          <w:szCs w:val="24"/>
          <w:shd w:val="clear" w:color="auto" w:fill="FFFFFF"/>
        </w:rPr>
        <w:t xml:space="preserve">was shown by </w:t>
      </w:r>
      <w:r w:rsidR="008F4A9F" w:rsidRPr="00B06897">
        <w:rPr>
          <w:rFonts w:ascii="Times New Roman" w:hAnsi="Times New Roman" w:cs="Times New Roman"/>
          <w:sz w:val="24"/>
          <w:szCs w:val="24"/>
          <w:highlight w:val="yellow"/>
          <w:shd w:val="clear" w:color="auto" w:fill="FFFFFF"/>
        </w:rPr>
        <w:t>Gallon et al. (2019)</w:t>
      </w:r>
      <w:r w:rsidR="008F4A9F">
        <w:rPr>
          <w:rFonts w:ascii="Times New Roman" w:hAnsi="Times New Roman" w:cs="Times New Roman"/>
          <w:sz w:val="24"/>
          <w:szCs w:val="24"/>
          <w:shd w:val="clear" w:color="auto" w:fill="FFFFFF"/>
        </w:rPr>
        <w:t xml:space="preserve"> 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4’-</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4’-hydroxyflavones (</w:t>
      </w:r>
      <w:r w:rsidR="00582BD8">
        <w:rPr>
          <w:rFonts w:ascii="Times New Roman" w:hAnsi="Times New Roman" w:cs="Times New Roman"/>
          <w:i/>
          <w:iCs/>
          <w:sz w:val="24"/>
          <w:szCs w:val="24"/>
          <w:shd w:val="clear" w:color="auto" w:fill="FFFFFF"/>
        </w:rPr>
        <w:t>S. strigillosa</w:t>
      </w:r>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suffrutescens,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pekinensis </w:t>
      </w:r>
      <w:r w:rsidR="00582BD8">
        <w:rPr>
          <w:rFonts w:ascii="Times New Roman" w:hAnsi="Times New Roman" w:cs="Times New Roman"/>
          <w:sz w:val="24"/>
          <w:szCs w:val="24"/>
          <w:shd w:val="clear" w:color="auto" w:fill="FFFFFF"/>
        </w:rPr>
        <w:t xml:space="preserve">var. </w:t>
      </w:r>
      <w:r w:rsidR="00582BD8">
        <w:rPr>
          <w:rFonts w:ascii="Times New Roman" w:hAnsi="Times New Roman" w:cs="Times New Roman"/>
          <w:i/>
          <w:iCs/>
          <w:sz w:val="24"/>
          <w:szCs w:val="24"/>
          <w:shd w:val="clear" w:color="auto" w:fill="FFFFFF"/>
        </w:rPr>
        <w:t>alpina</w:t>
      </w:r>
      <w:r w:rsidR="00582BD8">
        <w:rPr>
          <w:rFonts w:ascii="Times New Roman" w:hAnsi="Times New Roman" w:cs="Times New Roman"/>
          <w:sz w:val="24"/>
          <w:szCs w:val="24"/>
          <w:shd w:val="clear" w:color="auto" w:fill="FFFFFF"/>
        </w:rPr>
        <w:t>), we detected a significant accumulation of several 4’-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Perhaps these species have evolved to utilize 4’-deoxyflavones to fulfill the roles which 4’-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little is known about the specific relevance of 4’-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4’-hydroxyflavones and 4’-deoxyflavones remains unknown.</w:t>
      </w:r>
    </w:p>
    <w:p w14:paraId="4952E189" w14:textId="2E0ACA93"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4’-hydroxyflavone and 4’-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 xml:space="preserve">proposed by </w:t>
      </w:r>
      <w:r w:rsidR="00B819CD" w:rsidRPr="00B819CD">
        <w:rPr>
          <w:rFonts w:ascii="Times New Roman" w:hAnsi="Times New Roman" w:cs="Times New Roman"/>
          <w:sz w:val="24"/>
          <w:szCs w:val="24"/>
          <w:shd w:val="clear" w:color="auto" w:fill="FFFFFF"/>
        </w:rPr>
        <w:t xml:space="preserve">Q. Zhao, Zhang, et al. </w:t>
      </w:r>
      <w:r w:rsidR="00B819CD">
        <w:rPr>
          <w:rFonts w:ascii="Times New Roman" w:hAnsi="Times New Roman" w:cs="Times New Roman"/>
          <w:sz w:val="24"/>
          <w:szCs w:val="24"/>
          <w:shd w:val="clear" w:color="auto" w:fill="FFFFFF"/>
        </w:rPr>
        <w:t>(</w:t>
      </w:r>
      <w:r w:rsidR="00B819CD" w:rsidRPr="00B819CD">
        <w:rPr>
          <w:rFonts w:ascii="Times New Roman" w:hAnsi="Times New Roman" w:cs="Times New Roman"/>
          <w:sz w:val="24"/>
          <w:szCs w:val="24"/>
          <w:shd w:val="clear" w:color="auto" w:fill="FFFFFF"/>
        </w:rPr>
        <w:t>2016</w:t>
      </w:r>
      <w:r w:rsidR="00B819CD">
        <w:rPr>
          <w:rFonts w:ascii="Times New Roman" w:hAnsi="Times New Roman" w:cs="Times New Roman"/>
          <w:sz w:val="24"/>
          <w:szCs w:val="24"/>
          <w:shd w:val="clear" w:color="auto" w:fill="FFFFFF"/>
        </w:rPr>
        <w:t>)</w:t>
      </w:r>
      <w:r w:rsidR="00060CA0">
        <w:rPr>
          <w:rFonts w:ascii="Times New Roman" w:hAnsi="Times New Roman" w:cs="Times New Roman"/>
          <w:sz w:val="24"/>
          <w:szCs w:val="24"/>
          <w:shd w:val="clear" w:color="auto" w:fill="FFFFFF"/>
        </w:rPr>
        <w:t xml:space="preserve"> can be extended to most of the species we studied here. In this pathway, </w:t>
      </w:r>
      <w:r w:rsidR="00260A25">
        <w:rPr>
          <w:rFonts w:ascii="Times New Roman" w:hAnsi="Times New Roman" w:cs="Times New Roman"/>
          <w:sz w:val="24"/>
          <w:szCs w:val="24"/>
          <w:shd w:val="clear" w:color="auto" w:fill="FFFFFF"/>
        </w:rPr>
        <w:t>separation of the 4’-hydroxyflavone and 4’-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r w:rsidR="006D245D">
        <w:rPr>
          <w:rFonts w:ascii="Times New Roman" w:hAnsi="Times New Roman" w:cs="Times New Roman"/>
          <w:sz w:val="24"/>
          <w:szCs w:val="24"/>
          <w:shd w:val="clear" w:color="auto" w:fill="FFFFFF"/>
        </w:rPr>
        <w:t>4’-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w:t>
      </w:r>
      <w:r w:rsidR="00CF730E">
        <w:rPr>
          <w:rFonts w:ascii="Times New Roman" w:hAnsi="Times New Roman" w:cs="Times New Roman"/>
          <w:sz w:val="24"/>
          <w:szCs w:val="24"/>
          <w:shd w:val="clear" w:color="auto" w:fill="FFFFFF"/>
        </w:rPr>
        <w:lastRenderedPageBreak/>
        <w:t>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r w:rsidR="00CF730E">
        <w:rPr>
          <w:rFonts w:ascii="Times New Roman" w:hAnsi="Times New Roman" w:cs="Times New Roman"/>
          <w:sz w:val="24"/>
          <w:szCs w:val="24"/>
          <w:shd w:val="clear" w:color="auto" w:fill="FFFFFF"/>
        </w:rPr>
        <w:t>4’-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CoA by CoA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4’-hydroxyflavone and 4’-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Because we found 4’-hydroxyflavones and 4’-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73ED36EF"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4’-hydroxyflavone and 4’-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ave similar catalytic activity in both 4’-hydroxyflavone and 4’-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 (</w:t>
      </w:r>
      <w:r w:rsidRPr="00942F1E">
        <w:rPr>
          <w:rFonts w:ascii="Times New Roman" w:hAnsi="Times New Roman" w:cs="Times New Roman"/>
          <w:sz w:val="24"/>
          <w:szCs w:val="24"/>
          <w:highlight w:val="yellow"/>
          <w:shd w:val="clear" w:color="auto" w:fill="FFFFFF"/>
        </w:rPr>
        <w:t>Hirotani et al., 2000</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Q. Zhao, Zhang, et al.</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2016</w:t>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0A2270" w:rsidRPr="00B819CD">
        <w:rPr>
          <w:rFonts w:ascii="Times New Roman" w:hAnsi="Times New Roman" w:cs="Times New Roman"/>
          <w:sz w:val="24"/>
          <w:szCs w:val="24"/>
          <w:shd w:val="clear" w:color="auto" w:fill="FFFFFF"/>
        </w:rPr>
        <w:t xml:space="preserve">Q. Zhao, Zhang, et al. </w:t>
      </w:r>
      <w:r w:rsidR="000A2270">
        <w:rPr>
          <w:rFonts w:ascii="Times New Roman" w:hAnsi="Times New Roman" w:cs="Times New Roman"/>
          <w:sz w:val="24"/>
          <w:szCs w:val="24"/>
          <w:shd w:val="clear" w:color="auto" w:fill="FFFFFF"/>
        </w:rPr>
        <w:t>(</w:t>
      </w:r>
      <w:r w:rsidR="000A2270" w:rsidRPr="00B819CD">
        <w:rPr>
          <w:rFonts w:ascii="Times New Roman" w:hAnsi="Times New Roman" w:cs="Times New Roman"/>
          <w:sz w:val="24"/>
          <w:szCs w:val="24"/>
          <w:shd w:val="clear" w:color="auto" w:fill="FFFFFF"/>
        </w:rPr>
        <w:t>2016</w:t>
      </w:r>
      <w:r w:rsidR="000A2270">
        <w:rPr>
          <w:rFonts w:ascii="Times New Roman" w:hAnsi="Times New Roman" w:cs="Times New Roman"/>
          <w:sz w:val="24"/>
          <w:szCs w:val="24"/>
          <w:shd w:val="clear" w:color="auto" w:fill="FFFFFF"/>
        </w:rPr>
        <w:t xml:space="preserve">) 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4’-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4’-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CC612C" w:rsidRPr="00B819CD">
        <w:rPr>
          <w:rFonts w:ascii="Times New Roman" w:hAnsi="Times New Roman" w:cs="Times New Roman"/>
          <w:sz w:val="24"/>
          <w:szCs w:val="24"/>
          <w:shd w:val="clear" w:color="auto" w:fill="FFFFFF"/>
        </w:rPr>
        <w:t xml:space="preserve">Q. Zhao, Zhang, et al. </w:t>
      </w:r>
      <w:r w:rsidR="00CC612C">
        <w:rPr>
          <w:rFonts w:ascii="Times New Roman" w:hAnsi="Times New Roman" w:cs="Times New Roman"/>
          <w:sz w:val="24"/>
          <w:szCs w:val="24"/>
          <w:shd w:val="clear" w:color="auto" w:fill="FFFFFF"/>
        </w:rPr>
        <w:t>(</w:t>
      </w:r>
      <w:r w:rsidR="00CC612C" w:rsidRPr="00B819CD">
        <w:rPr>
          <w:rFonts w:ascii="Times New Roman" w:hAnsi="Times New Roman" w:cs="Times New Roman"/>
          <w:sz w:val="24"/>
          <w:szCs w:val="24"/>
          <w:shd w:val="clear" w:color="auto" w:fill="FFFFFF"/>
        </w:rPr>
        <w:t>2016</w:t>
      </w:r>
      <w:r w:rsid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preferentially accepts substrates from the 4’-hydroxyflavone pathway, while the other exclusively acts in 4’-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4’-hydroxyflavone and </w:t>
      </w:r>
      <w:r w:rsidR="003029CF">
        <w:rPr>
          <w:rFonts w:ascii="Times New Roman" w:hAnsi="Times New Roman" w:cs="Times New Roman"/>
          <w:sz w:val="24"/>
          <w:szCs w:val="24"/>
          <w:shd w:val="clear" w:color="auto" w:fill="FFFFFF"/>
        </w:rPr>
        <w:lastRenderedPageBreak/>
        <w:t xml:space="preserve">4’-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4’-hydroxyflavone and 4’-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Therefore, in addition to the absence of a mechanism allowing for interconversion of substrates, the independence between 4’-hydroxyflavone and 4’-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similar to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7D84729F" w:rsidR="009F5173" w:rsidRDefault="003014F2" w:rsidP="00D86603">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flavonoid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 </w:t>
      </w:r>
      <w:r w:rsidR="000B438F" w:rsidRPr="00C269FD">
        <w:rPr>
          <w:rFonts w:ascii="Times New Roman" w:hAnsi="Times New Roman" w:cs="Times New Roman"/>
          <w:sz w:val="24"/>
        </w:rPr>
        <w:t>(Q. Zhao, Chen, et al., 2016</w:t>
      </w:r>
      <w:r w:rsidR="00AB0E67">
        <w:rPr>
          <w:rFonts w:ascii="Times New Roman" w:hAnsi="Times New Roman" w:cs="Times New Roman"/>
          <w:sz w:val="24"/>
        </w:rPr>
        <w:t xml:space="preserve">; </w:t>
      </w:r>
      <w:r w:rsidR="00AB0E67" w:rsidRPr="00B819CD">
        <w:rPr>
          <w:rFonts w:ascii="Times New Roman" w:hAnsi="Times New Roman" w:cs="Times New Roman"/>
          <w:sz w:val="24"/>
          <w:szCs w:val="24"/>
          <w:shd w:val="clear" w:color="auto" w:fill="FFFFFF"/>
        </w:rPr>
        <w:t>Q. Zhao, Zhang, et al.</w:t>
      </w:r>
      <w:r w:rsidR="00AB0E67">
        <w:rPr>
          <w:rFonts w:ascii="Times New Roman" w:hAnsi="Times New Roman" w:cs="Times New Roman"/>
          <w:sz w:val="24"/>
          <w:szCs w:val="24"/>
          <w:shd w:val="clear" w:color="auto" w:fill="FFFFFF"/>
        </w:rPr>
        <w:t xml:space="preserve">, </w:t>
      </w:r>
      <w:r w:rsidR="00AB0E67" w:rsidRPr="00B819CD">
        <w:rPr>
          <w:rFonts w:ascii="Times New Roman" w:hAnsi="Times New Roman" w:cs="Times New Roman"/>
          <w:sz w:val="24"/>
          <w:szCs w:val="24"/>
          <w:shd w:val="clear" w:color="auto" w:fill="FFFFFF"/>
        </w:rPr>
        <w:t>2016</w:t>
      </w:r>
      <w:r w:rsidR="000B438F">
        <w:rPr>
          <w:rFonts w:ascii="Times New Roman" w:hAnsi="Times New Roman" w:cs="Times New Roman"/>
          <w:sz w:val="24"/>
        </w:rPr>
        <w:t>).</w:t>
      </w:r>
      <w:r w:rsidR="00AB0E67">
        <w:rPr>
          <w:rFonts w:ascii="Times New Roman" w:hAnsi="Times New Roman" w:cs="Times New Roman"/>
          <w:sz w:val="24"/>
        </w:rPr>
        <w:t xml:space="preserve"> High concentrations of 4’-deoxyflavones accumulated in the roots, and much lower concentrations of 4’-deoxyflavones and 4’-hydroxyflavones accumulated in the stems and leaves. </w:t>
      </w:r>
      <w:r w:rsidR="00286C9B">
        <w:rPr>
          <w:rFonts w:ascii="Times New Roman" w:hAnsi="Times New Roman" w:cs="Times New Roman"/>
          <w:sz w:val="24"/>
        </w:rPr>
        <w:t>As described by Q. Zhao, Zhang, et al. (2016), this root heavy accumulation of 4’-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4’-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4’-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 xml:space="preserve">S. </w:t>
      </w:r>
      <w:r w:rsidR="00126CA4">
        <w:rPr>
          <w:rFonts w:ascii="Times New Roman" w:hAnsi="Times New Roman" w:cs="Times New Roman"/>
          <w:i/>
          <w:iCs/>
          <w:sz w:val="24"/>
        </w:rPr>
        <w:lastRenderedPageBreak/>
        <w:t>strigillosa</w:t>
      </w:r>
      <w:r w:rsidR="00126CA4">
        <w:rPr>
          <w:rFonts w:ascii="Times New Roman" w:hAnsi="Times New Roman" w:cs="Times New Roman"/>
          <w:sz w:val="24"/>
        </w:rPr>
        <w:t xml:space="preserve">, and </w:t>
      </w:r>
      <w:r w:rsidR="00126CA4">
        <w:rPr>
          <w:rFonts w:ascii="Times New Roman" w:hAnsi="Times New Roman" w:cs="Times New Roman"/>
          <w:i/>
          <w:iCs/>
          <w:sz w:val="24"/>
        </w:rPr>
        <w:t>S. dependens</w:t>
      </w:r>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S. strigillosa</w:t>
      </w:r>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r w:rsidR="00FC1635">
        <w:rPr>
          <w:rFonts w:ascii="Times New Roman" w:hAnsi="Times New Roman" w:cs="Times New Roman"/>
          <w:sz w:val="24"/>
        </w:rPr>
        <w:t>4’-hydroxyflavones</w:t>
      </w:r>
      <w:r w:rsidR="006D1348">
        <w:rPr>
          <w:rFonts w:ascii="Times New Roman" w:hAnsi="Times New Roman" w:cs="Times New Roman"/>
          <w:sz w:val="24"/>
        </w:rPr>
        <w:t>. This finding suggests an upregulation of one or several 4’-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4’-hydroxyflavone and 4’-deoxyflavone biosynthesis. Interestingly, in the aerial tissues of </w:t>
      </w:r>
      <w:r w:rsidR="009E7C00">
        <w:rPr>
          <w:rFonts w:ascii="Times New Roman" w:hAnsi="Times New Roman" w:cs="Times New Roman"/>
          <w:i/>
          <w:iCs/>
          <w:sz w:val="24"/>
        </w:rPr>
        <w:t>S. dependens</w:t>
      </w:r>
      <w:r w:rsidR="009E7C00">
        <w:rPr>
          <w:rFonts w:ascii="Times New Roman" w:hAnsi="Times New Roman" w:cs="Times New Roman"/>
          <w:sz w:val="24"/>
        </w:rPr>
        <w:t xml:space="preserve">, we detected similar concentrations of both 4’-hydroxyflavones and 4’-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r w:rsidR="003B04EF">
        <w:rPr>
          <w:rFonts w:ascii="Times New Roman" w:hAnsi="Times New Roman" w:cs="Times New Roman"/>
          <w:sz w:val="24"/>
        </w:rPr>
        <w:t xml:space="preserve">4’-deoxyflavone and 4’-hydroxyflavone specific 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nonspecific enzymes with similar activity in both pathways, or a combination of both of these possibilities.</w:t>
      </w:r>
    </w:p>
    <w:p w14:paraId="21524D67" w14:textId="16C3B58E" w:rsidR="009F5173" w:rsidRPr="00D86603" w:rsidRDefault="00CD62E6"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4’-deoxyflavones we analyzed her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Assuming that there are no alternative pathways for 4’-deoxyflavone synthesis, it appears that</w:t>
      </w:r>
      <w:r w:rsidR="00D60030">
        <w:rPr>
          <w:rFonts w:ascii="Times New Roman" w:hAnsi="Times New Roman" w:cs="Times New Roman"/>
          <w:sz w:val="24"/>
        </w:rPr>
        <w:t xml:space="preserve"> very quickly after its formation, chrysin is converted into downstream 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4’-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A metabolon is an ordered complex 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 (</w:t>
      </w:r>
      <w:r w:rsidR="00D53CC5" w:rsidRPr="00D86603">
        <w:rPr>
          <w:rFonts w:ascii="Times New Roman" w:hAnsi="Times New Roman" w:cs="Times New Roman"/>
          <w:sz w:val="24"/>
          <w:highlight w:val="yellow"/>
        </w:rPr>
        <w:t>Nakayama et al., 2019</w:t>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0C3B4D">
        <w:rPr>
          <w:rFonts w:ascii="Times New Roman" w:hAnsi="Times New Roman" w:cs="Times New Roman"/>
          <w:sz w:val="24"/>
        </w:rPr>
        <w:t>(</w:t>
      </w:r>
      <w:r w:rsidR="000C3B4D" w:rsidRPr="000C3B4D">
        <w:rPr>
          <w:rFonts w:ascii="Times New Roman" w:hAnsi="Times New Roman" w:cs="Times New Roman"/>
          <w:sz w:val="24"/>
          <w:highlight w:val="yellow"/>
        </w:rPr>
        <w:t>Burbulis &amp; Winkel-Shirley, 1999; Shih et al., 2008; Waki et al., 2016</w:t>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metabolon formation between enzymes of the core flavonoid pathway (i.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w:t>
      </w:r>
      <w:r w:rsidR="002C62CD">
        <w:rPr>
          <w:rFonts w:ascii="Times New Roman" w:hAnsi="Times New Roman" w:cs="Times New Roman"/>
          <w:sz w:val="24"/>
        </w:rPr>
        <w:lastRenderedPageBreak/>
        <w:t xml:space="preserve">flavone biosynthesis remains largely unknown. </w:t>
      </w:r>
      <w:r w:rsidR="000C3B4D">
        <w:rPr>
          <w:rFonts w:ascii="Times New Roman" w:hAnsi="Times New Roman" w:cs="Times New Roman"/>
          <w:sz w:val="24"/>
        </w:rPr>
        <w:t xml:space="preserve">Work by </w:t>
      </w:r>
      <w:r w:rsidR="000C3B4D" w:rsidRPr="00D86603">
        <w:rPr>
          <w:rFonts w:ascii="Times New Roman" w:hAnsi="Times New Roman" w:cs="Times New Roman"/>
          <w:sz w:val="24"/>
          <w:highlight w:val="yellow"/>
        </w:rPr>
        <w:t>Fujino et al. (2018)</w:t>
      </w:r>
      <w:r w:rsidR="000C3B4D">
        <w:rPr>
          <w:rFonts w:ascii="Times New Roman" w:hAnsi="Times New Roman" w:cs="Times New Roman"/>
          <w:sz w:val="24"/>
        </w:rPr>
        <w:t xml:space="preserve"> in snapdragon (</w:t>
      </w:r>
      <w:r w:rsidR="000C3B4D">
        <w:rPr>
          <w:rFonts w:ascii="Times New Roman" w:hAnsi="Times New Roman" w:cs="Times New Roman"/>
          <w:i/>
          <w:iCs/>
          <w:sz w:val="24"/>
        </w:rPr>
        <w:t>Antirrhinum majus</w:t>
      </w:r>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Torenia hybrida</w:t>
      </w:r>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lamiales plants.</w:t>
      </w:r>
      <w:r w:rsidR="00BC1965">
        <w:rPr>
          <w:rFonts w:ascii="Times New Roman" w:hAnsi="Times New Roman" w:cs="Times New Roman"/>
          <w:sz w:val="24"/>
        </w:rPr>
        <w:t xml:space="preserve"> Our organ-specific profiling results strongly indicates the direct or indirect association of FNSII with a F6H, flavone-8-hydroxylase (F8H), or another enzyme able to accept chrysin as a substrate.</w:t>
      </w:r>
    </w:p>
    <w:p w14:paraId="62520EB9" w14:textId="337836FC" w:rsidR="008F6A21" w:rsidRPr="008F6A21" w:rsidRDefault="001402D8" w:rsidP="004B4150">
      <w:pPr>
        <w:spacing w:after="0" w:line="48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which we</w:t>
      </w:r>
      <w:r w:rsidR="0030476D">
        <w:rPr>
          <w:rFonts w:ascii="Times New Roman" w:hAnsi="Times New Roman" w:cs="Times New Roman"/>
          <w:sz w:val="24"/>
        </w:rPr>
        <w:t xml:space="preserve"> found</w:t>
      </w:r>
      <w:r>
        <w:rPr>
          <w:rFonts w:ascii="Times New Roman" w:hAnsi="Times New Roman" w:cs="Times New Roman"/>
          <w:sz w:val="24"/>
        </w:rPr>
        <w:t xml:space="preserve"> </w:t>
      </w:r>
      <w:r w:rsidR="0030476D">
        <w:rPr>
          <w:rFonts w:ascii="Times New Roman" w:hAnsi="Times New Roman" w:cs="Times New Roman"/>
          <w:sz w:val="24"/>
        </w:rPr>
        <w:t>to accumulate high concentrations of oroxylin</w:t>
      </w:r>
      <w:r w:rsidR="00855CA0">
        <w:rPr>
          <w:rFonts w:ascii="Times New Roman" w:hAnsi="Times New Roman" w:cs="Times New Roman"/>
          <w:sz w:val="24"/>
        </w:rPr>
        <w:t xml:space="preserve"> </w:t>
      </w:r>
      <w:r w:rsidR="0030476D">
        <w:rPr>
          <w:rFonts w:ascii="Times New Roman" w:hAnsi="Times New Roman" w:cs="Times New Roman"/>
          <w:sz w:val="24"/>
        </w:rPr>
        <w:t>A</w:t>
      </w:r>
      <w:r w:rsidR="00D533AF">
        <w:rPr>
          <w:rFonts w:ascii="Times New Roman" w:hAnsi="Times New Roman" w:cs="Times New Roman"/>
          <w:sz w:val="24"/>
        </w:rPr>
        <w:t>, and its glycoside, oroxyloside, in its leaves</w:t>
      </w:r>
      <w:r>
        <w:rPr>
          <w:rFonts w:ascii="Times New Roman" w:hAnsi="Times New Roman" w:cs="Times New Roman"/>
          <w:sz w:val="24"/>
        </w:rPr>
        <w:t xml:space="preserve"> (Fig 5)</w:t>
      </w:r>
      <w:r w:rsidR="00D533AF">
        <w:rPr>
          <w:rFonts w:ascii="Times New Roman" w:hAnsi="Times New Roman" w:cs="Times New Roman"/>
          <w:sz w:val="24"/>
        </w:rPr>
        <w:t xml:space="preserve">. </w:t>
      </w:r>
      <w:r w:rsidR="00F06872">
        <w:rPr>
          <w:rFonts w:ascii="Times New Roman" w:hAnsi="Times New Roman" w:cs="Times New Roman"/>
          <w:sz w:val="24"/>
        </w:rPr>
        <w:t xml:space="preserve">These concentrations exceeded that which we detected in any organ of all other species included in our organ-specific profiling. </w:t>
      </w:r>
      <w:r w:rsidR="00D533AF">
        <w:rPr>
          <w:rFonts w:ascii="Times New Roman" w:hAnsi="Times New Roman" w:cs="Times New Roman"/>
          <w:sz w:val="24"/>
        </w:rPr>
        <w:t>Oroxylin</w:t>
      </w:r>
      <w:r w:rsidR="00AB2380">
        <w:rPr>
          <w:rFonts w:ascii="Times New Roman" w:hAnsi="Times New Roman" w:cs="Times New Roman"/>
          <w:sz w:val="24"/>
        </w:rPr>
        <w:t xml:space="preserve"> </w:t>
      </w:r>
      <w:r w:rsidR="00D533AF">
        <w:rPr>
          <w:rFonts w:ascii="Times New Roman" w:hAnsi="Times New Roman" w:cs="Times New Roman"/>
          <w:sz w:val="24"/>
        </w:rPr>
        <w:t>A is</w:t>
      </w:r>
      <w:r w:rsidR="0030476D">
        <w:rPr>
          <w:rFonts w:ascii="Times New Roman" w:hAnsi="Times New Roman" w:cs="Times New Roman"/>
          <w:sz w:val="24"/>
        </w:rPr>
        <w:t xml:space="preserve"> a 4’-deoxyflavone which</w:t>
      </w:r>
      <w:r w:rsidR="00855CA0">
        <w:rPr>
          <w:rFonts w:ascii="Times New Roman" w:hAnsi="Times New Roman" w:cs="Times New Roman"/>
          <w:sz w:val="24"/>
        </w:rPr>
        <w:t xml:space="preserve"> has been demonstrated to exhibit</w:t>
      </w:r>
      <w:r w:rsidR="00AD444D">
        <w:rPr>
          <w:rFonts w:ascii="Times New Roman" w:hAnsi="Times New Roman" w:cs="Times New Roman"/>
          <w:sz w:val="24"/>
        </w:rPr>
        <w:t xml:space="preserve"> memory enhancement and</w:t>
      </w:r>
      <w:r w:rsidR="00855CA0">
        <w:rPr>
          <w:rFonts w:ascii="Times New Roman" w:hAnsi="Times New Roman" w:cs="Times New Roman"/>
          <w:sz w:val="24"/>
        </w:rPr>
        <w:t xml:space="preserve"> neuroprotective effects in rat models (</w:t>
      </w:r>
      <w:r w:rsidR="00855CA0" w:rsidRPr="00F06872">
        <w:rPr>
          <w:rFonts w:ascii="Times New Roman" w:hAnsi="Times New Roman" w:cs="Times New Roman"/>
          <w:sz w:val="24"/>
          <w:highlight w:val="yellow"/>
        </w:rPr>
        <w:t>S. Jeon, Bak et al., 2012; S. Jeon, Rhee et al., 2010</w:t>
      </w:r>
      <w:r w:rsidR="00855CA0">
        <w:rPr>
          <w:rFonts w:ascii="Times New Roman" w:hAnsi="Times New Roman" w:cs="Times New Roman"/>
          <w:sz w:val="24"/>
        </w:rPr>
        <w:t>).</w:t>
      </w:r>
      <w:r w:rsidR="00AD444D">
        <w:rPr>
          <w:rFonts w:ascii="Times New Roman" w:hAnsi="Times New Roman" w:cs="Times New Roman"/>
          <w:sz w:val="24"/>
        </w:rPr>
        <w:t xml:space="preserve"> The most likely route for oroxylin A</w:t>
      </w:r>
      <w:r w:rsidR="0030476D">
        <w:rPr>
          <w:rFonts w:ascii="Times New Roman" w:hAnsi="Times New Roman" w:cs="Times New Roman"/>
          <w:sz w:val="24"/>
        </w:rPr>
        <w:t xml:space="preserve"> </w:t>
      </w:r>
      <w:r w:rsidR="00F06872">
        <w:rPr>
          <w:rFonts w:ascii="Times New Roman" w:hAnsi="Times New Roman" w:cs="Times New Roman"/>
          <w:sz w:val="24"/>
        </w:rPr>
        <w:t>bio</w:t>
      </w:r>
      <w:r w:rsidR="00AD444D">
        <w:rPr>
          <w:rFonts w:ascii="Times New Roman" w:hAnsi="Times New Roman" w:cs="Times New Roman"/>
          <w:sz w:val="24"/>
        </w:rPr>
        <w:t xml:space="preserve">synthesis </w:t>
      </w:r>
      <w:r w:rsidR="0030476D">
        <w:rPr>
          <w:rFonts w:ascii="Times New Roman" w:hAnsi="Times New Roman" w:cs="Times New Roman"/>
          <w:sz w:val="24"/>
        </w:rPr>
        <w:t xml:space="preserve">is </w:t>
      </w:r>
      <w:r w:rsidR="00D533AF">
        <w:rPr>
          <w:rFonts w:ascii="Times New Roman" w:hAnsi="Times New Roman" w:cs="Times New Roman"/>
          <w:sz w:val="24"/>
        </w:rPr>
        <w:t>methylation of baicalein</w:t>
      </w:r>
      <w:r w:rsidR="00AC750D">
        <w:rPr>
          <w:rFonts w:ascii="Times New Roman" w:hAnsi="Times New Roman" w:cs="Times New Roman"/>
          <w:sz w:val="24"/>
        </w:rPr>
        <w:t xml:space="preserve"> </w:t>
      </w:r>
      <w:r w:rsidR="00FB3DDC">
        <w:rPr>
          <w:rFonts w:ascii="Times New Roman" w:hAnsi="Times New Roman" w:cs="Times New Roman"/>
          <w:sz w:val="24"/>
        </w:rPr>
        <w:t>at its 6-OH group</w:t>
      </w:r>
      <w:r w:rsidR="00AC750D">
        <w:rPr>
          <w:rFonts w:ascii="Times New Roman" w:hAnsi="Times New Roman" w:cs="Times New Roman"/>
          <w:sz w:val="24"/>
        </w:rPr>
        <w:t xml:space="preserve"> (</w:t>
      </w:r>
      <w:r w:rsidR="00AC750D" w:rsidRPr="00AC750D">
        <w:rPr>
          <w:rFonts w:ascii="Times New Roman" w:hAnsi="Times New Roman" w:cs="Times New Roman"/>
          <w:sz w:val="24"/>
          <w:highlight w:val="yellow"/>
        </w:rPr>
        <w:t>Elkin et al., 2018</w:t>
      </w:r>
      <w:r w:rsidR="00AC750D">
        <w:rPr>
          <w:rFonts w:ascii="Times New Roman" w:hAnsi="Times New Roman" w:cs="Times New Roman"/>
          <w:sz w:val="24"/>
        </w:rPr>
        <w:t>).</w:t>
      </w:r>
      <w:r w:rsidR="00FB3DDC">
        <w:rPr>
          <w:rFonts w:ascii="Times New Roman" w:hAnsi="Times New Roman" w:cs="Times New Roman"/>
          <w:sz w:val="24"/>
        </w:rPr>
        <w:t xml:space="preserve"> Although previous works have identified a variety of O-methyltransferases (OMTs) in plants, OMTs with </w:t>
      </w:r>
      <w:r w:rsidR="001B7A4D">
        <w:rPr>
          <w:rFonts w:ascii="Times New Roman" w:hAnsi="Times New Roman" w:cs="Times New Roman"/>
          <w:sz w:val="24"/>
        </w:rPr>
        <w:t xml:space="preserve">high specificity for </w:t>
      </w:r>
      <w:r w:rsidR="00FB3DDC">
        <w:rPr>
          <w:rFonts w:ascii="Times New Roman" w:hAnsi="Times New Roman" w:cs="Times New Roman"/>
          <w:sz w:val="24"/>
        </w:rPr>
        <w:t xml:space="preserve">the 6-OH group </w:t>
      </w:r>
      <w:r w:rsidR="001B7A4D">
        <w:rPr>
          <w:rFonts w:ascii="Times New Roman" w:hAnsi="Times New Roman" w:cs="Times New Roman"/>
          <w:sz w:val="24"/>
        </w:rPr>
        <w:t xml:space="preserve">in flavonoids are rare, </w:t>
      </w:r>
      <w:r w:rsidR="008E6E53">
        <w:rPr>
          <w:rFonts w:ascii="Times New Roman" w:hAnsi="Times New Roman" w:cs="Times New Roman"/>
          <w:sz w:val="24"/>
        </w:rPr>
        <w:t xml:space="preserve">as the reaction is biochemically unfavorable </w:t>
      </w:r>
      <w:r w:rsidR="001B7A4D">
        <w:rPr>
          <w:rFonts w:ascii="Times New Roman" w:hAnsi="Times New Roman" w:cs="Times New Roman"/>
          <w:sz w:val="24"/>
        </w:rPr>
        <w:t>(</w:t>
      </w:r>
      <w:r w:rsidR="001B7A4D" w:rsidRPr="008E6E53">
        <w:rPr>
          <w:rFonts w:ascii="Times New Roman" w:hAnsi="Times New Roman" w:cs="Times New Roman"/>
          <w:sz w:val="24"/>
          <w:highlight w:val="yellow"/>
        </w:rPr>
        <w:t>Zhang et al., 2016</w:t>
      </w:r>
      <w:r w:rsidR="001B7A4D">
        <w:rPr>
          <w:rFonts w:ascii="Times New Roman" w:hAnsi="Times New Roman" w:cs="Times New Roman"/>
          <w:sz w:val="24"/>
        </w:rPr>
        <w:t>).</w:t>
      </w:r>
      <w:r w:rsidR="008A7D85">
        <w:rPr>
          <w:rFonts w:ascii="Times New Roman" w:hAnsi="Times New Roman" w:cs="Times New Roman"/>
          <w:sz w:val="24"/>
        </w:rPr>
        <w:t xml:space="preserve"> </w:t>
      </w:r>
      <w:r w:rsidR="00F52DC2">
        <w:rPr>
          <w:rFonts w:ascii="Times New Roman" w:hAnsi="Times New Roman" w:cs="Times New Roman"/>
          <w:sz w:val="24"/>
        </w:rPr>
        <w:t xml:space="preserve">The absence of another species in our analysis which accumulated comparable amounts of oroxylin A and oroxyloside indicates </w:t>
      </w:r>
      <w:r w:rsidR="0029129C">
        <w:rPr>
          <w:rFonts w:ascii="Times New Roman" w:hAnsi="Times New Roman" w:cs="Times New Roman"/>
          <w:sz w:val="24"/>
        </w:rPr>
        <w:t>the</w:t>
      </w:r>
      <w:r w:rsidR="00826B9D">
        <w:rPr>
          <w:rFonts w:ascii="Times New Roman" w:hAnsi="Times New Roman" w:cs="Times New Roman"/>
          <w:sz w:val="24"/>
        </w:rPr>
        <w:t xml:space="preserve"> possible </w:t>
      </w:r>
      <w:r w:rsidR="0029129C">
        <w:rPr>
          <w:rFonts w:ascii="Times New Roman" w:hAnsi="Times New Roman" w:cs="Times New Roman"/>
          <w:sz w:val="24"/>
        </w:rPr>
        <w:t>evolution of a highly regioselective OMT</w:t>
      </w:r>
      <w:r w:rsidR="00F52DC2">
        <w:rPr>
          <w:rFonts w:ascii="Times New Roman" w:hAnsi="Times New Roman" w:cs="Times New Roman"/>
          <w:sz w:val="24"/>
        </w:rPr>
        <w:t xml:space="preserve"> </w:t>
      </w:r>
      <w:r w:rsidR="0029129C">
        <w:rPr>
          <w:rFonts w:ascii="Times New Roman" w:hAnsi="Times New Roman" w:cs="Times New Roman"/>
          <w:sz w:val="24"/>
        </w:rPr>
        <w:t xml:space="preserve">in </w:t>
      </w:r>
      <w:r w:rsidR="0029129C">
        <w:rPr>
          <w:rFonts w:ascii="Times New Roman" w:hAnsi="Times New Roman" w:cs="Times New Roman"/>
          <w:i/>
          <w:iCs/>
          <w:sz w:val="24"/>
        </w:rPr>
        <w:t>S. racemosa</w:t>
      </w:r>
      <w:r w:rsidR="0029129C">
        <w:rPr>
          <w:rFonts w:ascii="Times New Roman" w:hAnsi="Times New Roman" w:cs="Times New Roman"/>
          <w:sz w:val="24"/>
        </w:rPr>
        <w:t>.</w:t>
      </w:r>
      <w:r w:rsidR="00F52DC2">
        <w:rPr>
          <w:rFonts w:ascii="Times New Roman" w:hAnsi="Times New Roman" w:cs="Times New Roman"/>
          <w:sz w:val="24"/>
        </w:rPr>
        <w:t xml:space="preserve"> </w:t>
      </w:r>
      <w:r w:rsidR="008A7D85">
        <w:rPr>
          <w:rFonts w:ascii="Times New Roman" w:hAnsi="Times New Roman" w:cs="Times New Roman"/>
          <w:sz w:val="24"/>
        </w:rPr>
        <w:t>Work in</w:t>
      </w:r>
      <w:r w:rsidR="00EE1F57">
        <w:rPr>
          <w:rFonts w:ascii="Times New Roman" w:hAnsi="Times New Roman" w:cs="Times New Roman"/>
          <w:sz w:val="24"/>
        </w:rPr>
        <w:t xml:space="preserve"> </w:t>
      </w:r>
      <w:r w:rsidR="008A7D85">
        <w:rPr>
          <w:rFonts w:ascii="Times New Roman" w:hAnsi="Times New Roman" w:cs="Times New Roman"/>
          <w:sz w:val="24"/>
        </w:rPr>
        <w:t>sweet basil</w:t>
      </w:r>
      <w:r w:rsidR="00EE1F57">
        <w:rPr>
          <w:rFonts w:ascii="Times New Roman" w:hAnsi="Times New Roman" w:cs="Times New Roman"/>
          <w:sz w:val="24"/>
        </w:rPr>
        <w:t xml:space="preserve"> (</w:t>
      </w:r>
      <w:r w:rsidR="00EE1F57">
        <w:rPr>
          <w:rFonts w:ascii="Times New Roman" w:hAnsi="Times New Roman" w:cs="Times New Roman"/>
          <w:i/>
          <w:iCs/>
          <w:sz w:val="24"/>
        </w:rPr>
        <w:t>Ocimum basilicum</w:t>
      </w:r>
      <w:r w:rsidR="00EE1F57">
        <w:rPr>
          <w:rFonts w:ascii="Times New Roman" w:hAnsi="Times New Roman" w:cs="Times New Roman"/>
          <w:sz w:val="24"/>
        </w:rPr>
        <w:t>)</w:t>
      </w:r>
      <w:r w:rsidR="00F95B09">
        <w:rPr>
          <w:rFonts w:ascii="Times New Roman" w:hAnsi="Times New Roman" w:cs="Times New Roman"/>
          <w:sz w:val="24"/>
        </w:rPr>
        <w:t>, a species also in the Lamiaceae family</w:t>
      </w:r>
      <w:r w:rsidR="009F5173">
        <w:rPr>
          <w:rFonts w:ascii="Times New Roman" w:hAnsi="Times New Roman" w:cs="Times New Roman"/>
          <w:sz w:val="24"/>
        </w:rPr>
        <w:t xml:space="preserve"> with </w:t>
      </w:r>
      <w:r w:rsidR="009F5173">
        <w:rPr>
          <w:rFonts w:ascii="Times New Roman" w:hAnsi="Times New Roman" w:cs="Times New Roman"/>
          <w:i/>
          <w:iCs/>
          <w:sz w:val="24"/>
        </w:rPr>
        <w:t>Scutellaria</w:t>
      </w:r>
      <w:r w:rsidR="00F95B09">
        <w:rPr>
          <w:rFonts w:ascii="Times New Roman" w:hAnsi="Times New Roman" w:cs="Times New Roman"/>
          <w:sz w:val="24"/>
        </w:rPr>
        <w:t>,</w:t>
      </w:r>
      <w:r w:rsidR="008A7D85">
        <w:rPr>
          <w:rFonts w:ascii="Times New Roman" w:hAnsi="Times New Roman" w:cs="Times New Roman"/>
          <w:sz w:val="24"/>
        </w:rPr>
        <w:t xml:space="preserve"> identified a methyltransferase capable of specific methylation of the 6-OH group of scutellarein</w:t>
      </w:r>
      <w:r w:rsidR="00F95B09">
        <w:rPr>
          <w:rFonts w:ascii="Times New Roman" w:hAnsi="Times New Roman" w:cs="Times New Roman"/>
          <w:sz w:val="24"/>
        </w:rPr>
        <w:t xml:space="preserve"> (</w:t>
      </w:r>
      <w:r w:rsidR="00F95B09" w:rsidRPr="00F95B09">
        <w:rPr>
          <w:rFonts w:ascii="Times New Roman" w:hAnsi="Times New Roman" w:cs="Times New Roman"/>
          <w:sz w:val="24"/>
          <w:highlight w:val="yellow"/>
        </w:rPr>
        <w:t>Berim et al., 2012</w:t>
      </w:r>
      <w:r w:rsidR="00F95B09">
        <w:rPr>
          <w:rFonts w:ascii="Times New Roman" w:hAnsi="Times New Roman" w:cs="Times New Roman"/>
          <w:sz w:val="24"/>
        </w:rPr>
        <w:t>). Scutellarin is</w:t>
      </w:r>
      <w:r w:rsidR="008A7D85">
        <w:rPr>
          <w:rFonts w:ascii="Times New Roman" w:hAnsi="Times New Roman" w:cs="Times New Roman"/>
          <w:sz w:val="24"/>
        </w:rPr>
        <w:t xml:space="preserve"> a 4’-hydroxyflavone identical in structure to baicalein apart from its 4’-OH group. </w:t>
      </w:r>
      <w:r w:rsidR="00E431EF">
        <w:rPr>
          <w:rFonts w:ascii="Times New Roman" w:hAnsi="Times New Roman" w:cs="Times New Roman"/>
          <w:sz w:val="24"/>
        </w:rPr>
        <w:t xml:space="preserve">To ensure the proper orientation of its substrate, and thus its regioselectivity, the OMT uses a Thr residue to hydrogen bond with the 4’-OH group of scutellarein. </w:t>
      </w:r>
      <w:r w:rsidR="00F95B09">
        <w:rPr>
          <w:rFonts w:ascii="Times New Roman" w:hAnsi="Times New Roman" w:cs="Times New Roman"/>
          <w:sz w:val="24"/>
        </w:rPr>
        <w:t>However, as</w:t>
      </w:r>
      <w:r w:rsidR="00E431EF">
        <w:rPr>
          <w:rFonts w:ascii="Times New Roman" w:hAnsi="Times New Roman" w:cs="Times New Roman"/>
          <w:sz w:val="24"/>
        </w:rPr>
        <w:t xml:space="preserve"> baicalein has no 4’-OH</w:t>
      </w:r>
      <w:r w:rsidR="008E7452">
        <w:rPr>
          <w:rFonts w:ascii="Times New Roman" w:hAnsi="Times New Roman" w:cs="Times New Roman"/>
          <w:sz w:val="24"/>
        </w:rPr>
        <w:t xml:space="preserve"> group</w:t>
      </w:r>
      <w:r w:rsidR="00E431EF">
        <w:rPr>
          <w:rFonts w:ascii="Times New Roman" w:hAnsi="Times New Roman" w:cs="Times New Roman"/>
          <w:sz w:val="24"/>
        </w:rPr>
        <w:t xml:space="preserve">, </w:t>
      </w:r>
      <w:r w:rsidR="00F95B09">
        <w:rPr>
          <w:rFonts w:ascii="Times New Roman" w:hAnsi="Times New Roman" w:cs="Times New Roman"/>
          <w:sz w:val="24"/>
        </w:rPr>
        <w:t xml:space="preserve">it would be impossible for a </w:t>
      </w:r>
      <w:r w:rsidR="00F95B09">
        <w:rPr>
          <w:rFonts w:ascii="Times New Roman" w:hAnsi="Times New Roman" w:cs="Times New Roman"/>
          <w:sz w:val="24"/>
        </w:rPr>
        <w:lastRenderedPageBreak/>
        <w:t xml:space="preserve">regioselective OMT in </w:t>
      </w:r>
      <w:r w:rsidR="00F95B09">
        <w:rPr>
          <w:rFonts w:ascii="Times New Roman" w:hAnsi="Times New Roman" w:cs="Times New Roman"/>
          <w:i/>
          <w:iCs/>
          <w:sz w:val="24"/>
        </w:rPr>
        <w:t xml:space="preserve">S. racemosa </w:t>
      </w:r>
      <w:r w:rsidR="00F95B09">
        <w:rPr>
          <w:rFonts w:ascii="Times New Roman" w:hAnsi="Times New Roman" w:cs="Times New Roman"/>
          <w:sz w:val="24"/>
        </w:rPr>
        <w:t xml:space="preserve">to rely on </w:t>
      </w:r>
      <w:r w:rsidR="00E431EF">
        <w:rPr>
          <w:rFonts w:ascii="Times New Roman" w:hAnsi="Times New Roman" w:cs="Times New Roman"/>
          <w:sz w:val="24"/>
        </w:rPr>
        <w:t>this interaction</w:t>
      </w:r>
      <w:r w:rsidR="00F95B09">
        <w:rPr>
          <w:rFonts w:ascii="Times New Roman" w:hAnsi="Times New Roman" w:cs="Times New Roman"/>
          <w:sz w:val="24"/>
        </w:rPr>
        <w:t xml:space="preserve"> during the methylation of baicalein.</w:t>
      </w:r>
      <w:r w:rsidR="00F52DC2">
        <w:rPr>
          <w:rFonts w:ascii="Times New Roman" w:hAnsi="Times New Roman" w:cs="Times New Roman"/>
          <w:sz w:val="24"/>
        </w:rPr>
        <w:t xml:space="preserve"> Research by </w:t>
      </w:r>
      <w:r w:rsidR="00F52DC2" w:rsidRPr="008F6A21">
        <w:rPr>
          <w:rFonts w:ascii="Times New Roman" w:hAnsi="Times New Roman" w:cs="Times New Roman"/>
          <w:sz w:val="24"/>
          <w:highlight w:val="yellow"/>
        </w:rPr>
        <w:t>Zhang et al. (2016)</w:t>
      </w:r>
      <w:r w:rsidR="00F20F66">
        <w:rPr>
          <w:rFonts w:ascii="Times New Roman" w:hAnsi="Times New Roman" w:cs="Times New Roman"/>
          <w:sz w:val="24"/>
        </w:rPr>
        <w:t xml:space="preserve"> </w:t>
      </w:r>
      <w:r w:rsidR="0029129C">
        <w:rPr>
          <w:rFonts w:ascii="Times New Roman" w:hAnsi="Times New Roman" w:cs="Times New Roman"/>
          <w:sz w:val="24"/>
        </w:rPr>
        <w:t>in</w:t>
      </w:r>
      <w:r w:rsidR="00F20F66">
        <w:rPr>
          <w:rFonts w:ascii="Times New Roman" w:hAnsi="Times New Roman" w:cs="Times New Roman"/>
          <w:sz w:val="24"/>
        </w:rPr>
        <w:t xml:space="preserve"> a liverwort species</w:t>
      </w:r>
      <w:r w:rsidR="00EE1F57">
        <w:rPr>
          <w:rFonts w:ascii="Times New Roman" w:hAnsi="Times New Roman" w:cs="Times New Roman"/>
          <w:sz w:val="24"/>
        </w:rPr>
        <w:t xml:space="preserve"> (</w:t>
      </w:r>
      <w:r w:rsidR="00EE1F57">
        <w:rPr>
          <w:rFonts w:ascii="Times New Roman" w:hAnsi="Times New Roman" w:cs="Times New Roman"/>
          <w:i/>
          <w:iCs/>
          <w:sz w:val="24"/>
        </w:rPr>
        <w:t>Plagiochasma appendiculatum</w:t>
      </w:r>
      <w:r w:rsidR="00EE1F57">
        <w:rPr>
          <w:rFonts w:ascii="Times New Roman" w:hAnsi="Times New Roman" w:cs="Times New Roman"/>
          <w:sz w:val="24"/>
        </w:rPr>
        <w:t>)</w:t>
      </w:r>
      <w:r w:rsidR="00F52DC2">
        <w:rPr>
          <w:rFonts w:ascii="Times New Roman" w:hAnsi="Times New Roman" w:cs="Times New Roman"/>
          <w:sz w:val="24"/>
        </w:rPr>
        <w:t xml:space="preserve"> identified a methyltransferase </w:t>
      </w:r>
      <w:r w:rsidR="0029129C">
        <w:rPr>
          <w:rFonts w:ascii="Times New Roman" w:hAnsi="Times New Roman" w:cs="Times New Roman"/>
          <w:sz w:val="24"/>
        </w:rPr>
        <w:t>that is capable</w:t>
      </w:r>
      <w:r w:rsidR="00F52DC2">
        <w:rPr>
          <w:rFonts w:ascii="Times New Roman" w:hAnsi="Times New Roman" w:cs="Times New Roman"/>
          <w:sz w:val="24"/>
        </w:rPr>
        <w:t xml:space="preserve"> of regioselective methylation of the 6-OH group in baicalein.</w:t>
      </w:r>
      <w:r w:rsidR="008F6A21">
        <w:rPr>
          <w:rFonts w:ascii="Times New Roman" w:hAnsi="Times New Roman" w:cs="Times New Roman"/>
          <w:sz w:val="24"/>
        </w:rPr>
        <w:t xml:space="preserve"> A</w:t>
      </w:r>
      <w:r w:rsidR="00F52DC2">
        <w:rPr>
          <w:rFonts w:ascii="Times New Roman" w:hAnsi="Times New Roman" w:cs="Times New Roman"/>
          <w:sz w:val="24"/>
        </w:rPr>
        <w:t xml:space="preserve">s this OMT has not yet been structurally characterized, the method by which it achieves its specificity remains unknown. </w:t>
      </w:r>
      <w:r w:rsidR="00A74253">
        <w:rPr>
          <w:rFonts w:ascii="Times New Roman" w:hAnsi="Times New Roman" w:cs="Times New Roman"/>
          <w:sz w:val="24"/>
        </w:rPr>
        <w:t>The</w:t>
      </w:r>
      <w:r w:rsidR="00281D30">
        <w:rPr>
          <w:rFonts w:ascii="Times New Roman" w:hAnsi="Times New Roman" w:cs="Times New Roman"/>
          <w:sz w:val="24"/>
        </w:rPr>
        <w:t xml:space="preserve"> great</w:t>
      </w:r>
      <w:r w:rsidR="00A74253">
        <w:rPr>
          <w:rFonts w:ascii="Times New Roman" w:hAnsi="Times New Roman" w:cs="Times New Roman"/>
          <w:sz w:val="24"/>
        </w:rPr>
        <w:t xml:space="preserve"> evolutionary distance separating </w:t>
      </w:r>
      <w:r w:rsidR="00A74253">
        <w:rPr>
          <w:rFonts w:ascii="Times New Roman" w:hAnsi="Times New Roman" w:cs="Times New Roman"/>
          <w:i/>
          <w:iCs/>
          <w:sz w:val="24"/>
        </w:rPr>
        <w:t xml:space="preserve">S. racemosa </w:t>
      </w:r>
      <w:r w:rsidR="00A74253">
        <w:rPr>
          <w:rFonts w:ascii="Times New Roman" w:hAnsi="Times New Roman" w:cs="Times New Roman"/>
          <w:sz w:val="24"/>
        </w:rPr>
        <w:t xml:space="preserve">and </w:t>
      </w:r>
      <w:r w:rsidR="00A74253">
        <w:rPr>
          <w:rFonts w:ascii="Times New Roman" w:hAnsi="Times New Roman" w:cs="Times New Roman"/>
          <w:i/>
          <w:iCs/>
          <w:sz w:val="24"/>
        </w:rPr>
        <w:t xml:space="preserve">P. appendiculatum </w:t>
      </w:r>
      <w:r w:rsidR="00A74253">
        <w:rPr>
          <w:rFonts w:ascii="Times New Roman" w:hAnsi="Times New Roman" w:cs="Times New Roman"/>
          <w:sz w:val="24"/>
        </w:rPr>
        <w:t>suggests a</w:t>
      </w:r>
      <w:r w:rsidR="00A57DE8">
        <w:rPr>
          <w:rFonts w:ascii="Times New Roman" w:hAnsi="Times New Roman" w:cs="Times New Roman"/>
          <w:sz w:val="24"/>
        </w:rPr>
        <w:t xml:space="preserve">n occurrence </w:t>
      </w:r>
      <w:r w:rsidR="00A74253">
        <w:rPr>
          <w:rFonts w:ascii="Times New Roman" w:hAnsi="Times New Roman" w:cs="Times New Roman"/>
          <w:sz w:val="24"/>
        </w:rPr>
        <w:t xml:space="preserve">of convergent evolution, </w:t>
      </w:r>
      <w:r w:rsidR="00B06897">
        <w:rPr>
          <w:rFonts w:ascii="Times New Roman" w:hAnsi="Times New Roman" w:cs="Times New Roman"/>
          <w:sz w:val="24"/>
        </w:rPr>
        <w:t xml:space="preserve">possibly indicating the </w:t>
      </w:r>
      <w:r w:rsidR="00A57DE8">
        <w:rPr>
          <w:rFonts w:ascii="Times New Roman" w:hAnsi="Times New Roman" w:cs="Times New Roman"/>
          <w:sz w:val="24"/>
        </w:rPr>
        <w:t>physiological importance of oroxylin A and oroxyloside in plants.</w:t>
      </w:r>
      <w:r w:rsidR="00E431EF">
        <w:rPr>
          <w:rFonts w:ascii="Times New Roman" w:hAnsi="Times New Roman" w:cs="Times New Roman"/>
          <w:sz w:val="24"/>
        </w:rPr>
        <w:t xml:space="preserve"> </w:t>
      </w:r>
      <w:r w:rsidR="00B06897">
        <w:rPr>
          <w:rFonts w:ascii="Times New Roman" w:hAnsi="Times New Roman" w:cs="Times New Roman"/>
          <w:sz w:val="24"/>
        </w:rPr>
        <w:t>F</w:t>
      </w:r>
      <w:r w:rsidR="00A57DE8">
        <w:rPr>
          <w:rFonts w:ascii="Times New Roman" w:hAnsi="Times New Roman" w:cs="Times New Roman"/>
          <w:sz w:val="24"/>
        </w:rPr>
        <w:t xml:space="preserve">uture work in </w:t>
      </w:r>
      <w:r w:rsidR="00A57DE8">
        <w:rPr>
          <w:rFonts w:ascii="Times New Roman" w:hAnsi="Times New Roman" w:cs="Times New Roman"/>
          <w:i/>
          <w:iCs/>
          <w:sz w:val="24"/>
        </w:rPr>
        <w:t xml:space="preserve">S. racemosa </w:t>
      </w:r>
      <w:r w:rsidR="00A57DE8">
        <w:rPr>
          <w:rFonts w:ascii="Times New Roman" w:hAnsi="Times New Roman" w:cs="Times New Roman"/>
          <w:sz w:val="24"/>
        </w:rPr>
        <w:t xml:space="preserve">should be directed towards </w:t>
      </w:r>
      <w:r w:rsidR="008F6A21">
        <w:rPr>
          <w:rFonts w:ascii="Times New Roman" w:hAnsi="Times New Roman" w:cs="Times New Roman"/>
          <w:sz w:val="24"/>
        </w:rPr>
        <w:t xml:space="preserve">characterizing </w:t>
      </w:r>
      <w:r w:rsidR="00D77155">
        <w:rPr>
          <w:rFonts w:ascii="Times New Roman" w:hAnsi="Times New Roman" w:cs="Times New Roman"/>
          <w:sz w:val="24"/>
        </w:rPr>
        <w:t>its</w:t>
      </w:r>
      <w:r w:rsidR="00A57DE8">
        <w:rPr>
          <w:rFonts w:ascii="Times New Roman" w:hAnsi="Times New Roman" w:cs="Times New Roman"/>
          <w:sz w:val="24"/>
        </w:rPr>
        <w:t xml:space="preserve"> biosynthesis of oroxylin A, with specific attention paid to the potential </w:t>
      </w:r>
      <w:r w:rsidR="008F6A21">
        <w:rPr>
          <w:rFonts w:ascii="Times New Roman" w:hAnsi="Times New Roman" w:cs="Times New Roman"/>
          <w:sz w:val="24"/>
        </w:rPr>
        <w:t xml:space="preserve">specialization </w:t>
      </w:r>
      <w:r w:rsidR="00A57DE8">
        <w:rPr>
          <w:rFonts w:ascii="Times New Roman" w:hAnsi="Times New Roman" w:cs="Times New Roman"/>
          <w:sz w:val="24"/>
        </w:rPr>
        <w:t>of OMTs</w:t>
      </w:r>
      <w:r w:rsidR="00D77155">
        <w:rPr>
          <w:rFonts w:ascii="Times New Roman" w:hAnsi="Times New Roman" w:cs="Times New Roman"/>
          <w:sz w:val="24"/>
        </w:rPr>
        <w:t xml:space="preserve"> in the pathway</w:t>
      </w:r>
      <w:r w:rsidR="00A57DE8">
        <w:rPr>
          <w:rFonts w:ascii="Times New Roman" w:hAnsi="Times New Roman" w:cs="Times New Roman"/>
          <w:sz w:val="24"/>
        </w:rPr>
        <w:t>.</w:t>
      </w:r>
      <w:r w:rsidR="00D77155">
        <w:rPr>
          <w:rFonts w:ascii="Times New Roman" w:hAnsi="Times New Roman" w:cs="Times New Roman"/>
          <w:sz w:val="24"/>
        </w:rPr>
        <w:t xml:space="preserve"> Overall, </w:t>
      </w:r>
      <w:r w:rsidR="00D77155">
        <w:rPr>
          <w:rFonts w:ascii="Times New Roman" w:hAnsi="Times New Roman" w:cs="Times New Roman"/>
          <w:i/>
          <w:iCs/>
          <w:sz w:val="24"/>
        </w:rPr>
        <w:t xml:space="preserve">S. racemosa </w:t>
      </w:r>
      <w:r w:rsidR="00D77155">
        <w:rPr>
          <w:rFonts w:ascii="Times New Roman" w:hAnsi="Times New Roman" w:cs="Times New Roman"/>
          <w:sz w:val="24"/>
        </w:rPr>
        <w:t xml:space="preserve">is a promising target for biotechnology improvement due to its relatively small genome size, and </w:t>
      </w:r>
      <w:r w:rsidR="00A57DE8">
        <w:rPr>
          <w:rFonts w:ascii="Times New Roman" w:hAnsi="Times New Roman" w:cs="Times New Roman"/>
          <w:sz w:val="24"/>
        </w:rPr>
        <w:t xml:space="preserve">the </w:t>
      </w:r>
      <w:r w:rsidR="008F6A21">
        <w:rPr>
          <w:rFonts w:ascii="Times New Roman" w:hAnsi="Times New Roman" w:cs="Times New Roman"/>
          <w:sz w:val="24"/>
        </w:rPr>
        <w:t>significant bioactive effects</w:t>
      </w:r>
      <w:r w:rsidR="00A57DE8">
        <w:rPr>
          <w:rFonts w:ascii="Times New Roman" w:hAnsi="Times New Roman" w:cs="Times New Roman"/>
          <w:sz w:val="24"/>
        </w:rPr>
        <w:t xml:space="preserve"> of oroxylin A and oroxyloside</w:t>
      </w:r>
      <w:r w:rsidR="008F6A21">
        <w:rPr>
          <w:rFonts w:ascii="Times New Roman" w:hAnsi="Times New Roman" w:cs="Times New Roman"/>
          <w:sz w:val="24"/>
        </w:rPr>
        <w:t>.</w:t>
      </w:r>
    </w:p>
    <w:p w14:paraId="3E1D9960" w14:textId="74EDA151" w:rsidR="00A222AC" w:rsidRPr="00135F0D" w:rsidRDefault="00A222AC"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Pr>
          <w:rFonts w:ascii="Times New Roman" w:hAnsi="Times New Roman" w:cs="Times New Roman"/>
          <w:sz w:val="24"/>
          <w:szCs w:val="24"/>
        </w:rPr>
        <w:t xml:space="preserve">In addition to </w:t>
      </w:r>
      <w:r>
        <w:rPr>
          <w:rFonts w:ascii="Times New Roman" w:hAnsi="Times New Roman" w:cs="Times New Roman"/>
          <w:i/>
          <w:iCs/>
          <w:sz w:val="24"/>
          <w:szCs w:val="24"/>
        </w:rPr>
        <w:t>S. racemosa</w:t>
      </w:r>
      <w:r>
        <w:rPr>
          <w:rFonts w:ascii="Times New Roman" w:hAnsi="Times New Roman" w:cs="Times New Roman"/>
          <w:sz w:val="24"/>
          <w:szCs w:val="24"/>
        </w:rPr>
        <w:t xml:space="preserve">, other </w:t>
      </w:r>
      <w:r>
        <w:rPr>
          <w:rFonts w:ascii="Times New Roman" w:hAnsi="Times New Roman" w:cs="Times New Roman"/>
          <w:i/>
          <w:iCs/>
          <w:sz w:val="24"/>
          <w:szCs w:val="24"/>
        </w:rPr>
        <w:t>Scutellaria</w:t>
      </w:r>
      <w:r>
        <w:rPr>
          <w:rFonts w:ascii="Times New Roman" w:hAnsi="Times New Roman" w:cs="Times New Roman"/>
          <w:sz w:val="24"/>
          <w:szCs w:val="24"/>
        </w:rPr>
        <w:t xml:space="preserve"> species which could serve as valuable targets for further medicinal study include </w:t>
      </w:r>
      <w:r>
        <w:rPr>
          <w:rFonts w:ascii="Times New Roman" w:hAnsi="Times New Roman" w:cs="Times New Roman"/>
          <w:i/>
          <w:iCs/>
          <w:sz w:val="24"/>
          <w:szCs w:val="24"/>
        </w:rPr>
        <w:t>S. dependens</w:t>
      </w:r>
      <w:r>
        <w:rPr>
          <w:rFonts w:ascii="Times New Roman" w:hAnsi="Times New Roman" w:cs="Times New Roman"/>
          <w:sz w:val="24"/>
          <w:szCs w:val="24"/>
        </w:rPr>
        <w:t xml:space="preserve">, </w:t>
      </w:r>
      <w:r>
        <w:rPr>
          <w:rFonts w:ascii="Times New Roman" w:hAnsi="Times New Roman" w:cs="Times New Roman"/>
          <w:i/>
          <w:iCs/>
          <w:sz w:val="24"/>
          <w:szCs w:val="24"/>
        </w:rPr>
        <w:t>S. wrightii</w:t>
      </w:r>
      <w:r>
        <w:rPr>
          <w:rFonts w:ascii="Times New Roman" w:hAnsi="Times New Roman" w:cs="Times New Roman"/>
          <w:sz w:val="24"/>
          <w:szCs w:val="24"/>
        </w:rPr>
        <w:t xml:space="preserve">, and </w:t>
      </w:r>
      <w:r>
        <w:rPr>
          <w:rFonts w:ascii="Times New Roman" w:hAnsi="Times New Roman" w:cs="Times New Roman"/>
          <w:i/>
          <w:iCs/>
          <w:sz w:val="24"/>
          <w:szCs w:val="24"/>
        </w:rPr>
        <w:t>S. suffrutescens</w:t>
      </w:r>
      <w:r>
        <w:rPr>
          <w:rFonts w:ascii="Times New Roman" w:hAnsi="Times New Roman" w:cs="Times New Roman"/>
          <w:sz w:val="24"/>
          <w:szCs w:val="24"/>
        </w:rPr>
        <w:t>.</w:t>
      </w:r>
      <w:r w:rsidR="00745D25" w:rsidRPr="00C269FD">
        <w:rPr>
          <w:rFonts w:ascii="Times New Roman" w:hAnsi="Times New Roman" w:cs="Times New Roman"/>
          <w:color w:val="FF0000"/>
          <w:sz w:val="24"/>
          <w:szCs w:val="24"/>
        </w:rPr>
        <w:tab/>
      </w:r>
      <w:r w:rsidR="00830BB0">
        <w:rPr>
          <w:rFonts w:ascii="Times New Roman" w:hAnsi="Times New Roman" w:cs="Times New Roman"/>
          <w:i/>
          <w:iCs/>
          <w:sz w:val="24"/>
          <w:szCs w:val="24"/>
        </w:rPr>
        <w:t xml:space="preserve">S. dependens </w:t>
      </w:r>
      <w:r w:rsidR="00830BB0">
        <w:rPr>
          <w:rFonts w:ascii="Times New Roman" w:hAnsi="Times New Roman" w:cs="Times New Roman"/>
          <w:sz w:val="24"/>
          <w:szCs w:val="24"/>
        </w:rPr>
        <w:t xml:space="preserve">is notable because of its high accumulation of wogonin and wogonoside in its leaves. As this accumulation pattern contrasts with that of </w:t>
      </w:r>
      <w:r w:rsidR="00830BB0">
        <w:rPr>
          <w:rFonts w:ascii="Times New Roman" w:hAnsi="Times New Roman" w:cs="Times New Roman"/>
          <w:i/>
          <w:iCs/>
          <w:sz w:val="24"/>
          <w:szCs w:val="24"/>
        </w:rPr>
        <w:t>S. baicalensis</w:t>
      </w:r>
      <w:r w:rsidR="00830BB0">
        <w:rPr>
          <w:rFonts w:ascii="Times New Roman" w:hAnsi="Times New Roman" w:cs="Times New Roman"/>
          <w:sz w:val="24"/>
          <w:szCs w:val="24"/>
        </w:rPr>
        <w:t xml:space="preserve">, studying </w:t>
      </w:r>
      <w:r w:rsidR="00830BB0">
        <w:rPr>
          <w:rFonts w:ascii="Times New Roman" w:hAnsi="Times New Roman" w:cs="Times New Roman"/>
          <w:i/>
          <w:iCs/>
          <w:sz w:val="24"/>
          <w:szCs w:val="24"/>
        </w:rPr>
        <w:t xml:space="preserve">S. dependens </w:t>
      </w:r>
      <w:r w:rsidR="00830BB0">
        <w:rPr>
          <w:rFonts w:ascii="Times New Roman" w:hAnsi="Times New Roman" w:cs="Times New Roman"/>
          <w:sz w:val="24"/>
          <w:szCs w:val="24"/>
        </w:rPr>
        <w:t>could help uncover the regulatory mechanisms affecting the organ-specificity of the 4’-deoxyflavone pathway</w:t>
      </w:r>
      <w:r w:rsidR="00A05184">
        <w:rPr>
          <w:rFonts w:ascii="Times New Roman" w:hAnsi="Times New Roman" w:cs="Times New Roman"/>
          <w:sz w:val="24"/>
          <w:szCs w:val="24"/>
        </w:rPr>
        <w:t xml:space="preserve"> in </w:t>
      </w:r>
      <w:r w:rsidR="00A05184">
        <w:rPr>
          <w:rFonts w:ascii="Times New Roman" w:hAnsi="Times New Roman" w:cs="Times New Roman"/>
          <w:i/>
          <w:iCs/>
          <w:sz w:val="24"/>
          <w:szCs w:val="24"/>
        </w:rPr>
        <w:t>Scutellaria</w:t>
      </w:r>
      <w:r w:rsidR="00A05184">
        <w:rPr>
          <w:rFonts w:ascii="Times New Roman" w:hAnsi="Times New Roman" w:cs="Times New Roman"/>
          <w:sz w:val="24"/>
          <w:szCs w:val="24"/>
        </w:rPr>
        <w:t>.</w:t>
      </w:r>
      <w:r w:rsidR="00576437">
        <w:rPr>
          <w:rFonts w:ascii="Times New Roman" w:hAnsi="Times New Roman" w:cs="Times New Roman"/>
          <w:sz w:val="24"/>
          <w:szCs w:val="24"/>
        </w:rPr>
        <w:t xml:space="preserve"> </w:t>
      </w:r>
      <w:r w:rsidR="00E73AED">
        <w:rPr>
          <w:rFonts w:ascii="Times New Roman" w:hAnsi="Times New Roman" w:cs="Times New Roman"/>
          <w:i/>
          <w:iCs/>
          <w:sz w:val="24"/>
          <w:szCs w:val="24"/>
        </w:rPr>
        <w:t xml:space="preserve">S. dependens </w:t>
      </w:r>
      <w:r w:rsidR="00E73AED">
        <w:rPr>
          <w:rFonts w:ascii="Times New Roman" w:hAnsi="Times New Roman" w:cs="Times New Roman"/>
          <w:sz w:val="24"/>
          <w:szCs w:val="24"/>
        </w:rPr>
        <w:t>is a medicinally valuable species due to the numerous bioactive effects of wogonin, and multiple studies have demonstrated the effects of wogonin in the</w:t>
      </w:r>
      <w:r w:rsidR="00FA3E9D">
        <w:rPr>
          <w:rFonts w:ascii="Times New Roman" w:hAnsi="Times New Roman" w:cs="Times New Roman"/>
          <w:sz w:val="24"/>
          <w:szCs w:val="24"/>
        </w:rPr>
        <w:t xml:space="preserve"> treatment of osteoarthritis, neurodegenerative diseases, and cancer (</w:t>
      </w:r>
      <w:r w:rsidR="009D7B26" w:rsidRPr="00281D30">
        <w:rPr>
          <w:rFonts w:ascii="Times New Roman" w:hAnsi="Times New Roman" w:cs="Times New Roman"/>
          <w:sz w:val="24"/>
          <w:szCs w:val="24"/>
          <w:highlight w:val="yellow"/>
        </w:rPr>
        <w:t>Lee et al., 2003; Huang et al., 2012; Khan et al., 2017</w:t>
      </w:r>
      <w:r w:rsidR="00FA3E9D">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its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make </w:t>
      </w:r>
      <w:r w:rsidR="0095045A">
        <w:rPr>
          <w:rFonts w:ascii="Times New Roman" w:hAnsi="Times New Roman" w:cs="Times New Roman"/>
          <w:i/>
          <w:iCs/>
          <w:sz w:val="24"/>
          <w:szCs w:val="24"/>
        </w:rPr>
        <w:t xml:space="preserve">S. dependens </w:t>
      </w:r>
      <w:r w:rsidR="00E73AED">
        <w:rPr>
          <w:rFonts w:ascii="Times New Roman" w:hAnsi="Times New Roman" w:cs="Times New Roman"/>
          <w:sz w:val="24"/>
          <w:szCs w:val="24"/>
        </w:rPr>
        <w:t>a prime target for biotechnology efforts.</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rightii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suffrutescens </w:t>
      </w:r>
      <w:r w:rsidR="0095045A">
        <w:rPr>
          <w:rFonts w:ascii="Times New Roman" w:hAnsi="Times New Roman" w:cs="Times New Roman"/>
          <w:sz w:val="24"/>
          <w:szCs w:val="24"/>
        </w:rPr>
        <w:t>are both notable due to their high accumulation of baicalein and baicalin.</w:t>
      </w:r>
      <w:r w:rsidR="00EF6566">
        <w:rPr>
          <w:rFonts w:ascii="Times New Roman" w:hAnsi="Times New Roman" w:cs="Times New Roman"/>
          <w:sz w:val="24"/>
          <w:szCs w:val="24"/>
        </w:rPr>
        <w:t xml:space="preserve"> Baicalin medicinal significance</w:t>
      </w:r>
      <w:r w:rsidR="0095045A">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rightii </w:t>
      </w:r>
      <w:r w:rsidR="000314F5">
        <w:rPr>
          <w:rFonts w:ascii="Times New Roman" w:hAnsi="Times New Roman" w:cs="Times New Roman"/>
          <w:sz w:val="24"/>
          <w:szCs w:val="24"/>
        </w:rPr>
        <w:t xml:space="preserve">accumulated the majority of its baicalin in its roots, at concentrations more than </w:t>
      </w:r>
      <w:r w:rsidR="000314F5">
        <w:rPr>
          <w:rFonts w:ascii="Times New Roman" w:hAnsi="Times New Roman" w:cs="Times New Roman"/>
          <w:sz w:val="24"/>
          <w:szCs w:val="24"/>
        </w:rPr>
        <w:lastRenderedPageBreak/>
        <w:t xml:space="preserve">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suffrutescens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 Insights into baicalein biosynthesis …</w:t>
      </w:r>
      <w:bookmarkStart w:id="1" w:name="_GoBack"/>
      <w:bookmarkEnd w:id="1"/>
    </w:p>
    <w:p w14:paraId="7B023B34" w14:textId="16C92859"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OroxylinA and oroxylosid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rightii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depenedens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r w:rsidR="0054546C">
        <w:rPr>
          <w:rFonts w:ascii="Times New Roman" w:hAnsi="Times New Roman" w:cs="Times New Roman"/>
          <w:i/>
          <w:iCs/>
          <w:sz w:val="24"/>
          <w:szCs w:val="24"/>
        </w:rPr>
        <w:t>suffrutescens</w:t>
      </w:r>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r w:rsidR="0054546C">
        <w:rPr>
          <w:rFonts w:ascii="Times New Roman" w:hAnsi="Times New Roman" w:cs="Times New Roman"/>
          <w:sz w:val="24"/>
          <w:szCs w:val="24"/>
        </w:rPr>
        <w:t>baicalein and baicalin in all 3 organs</w:t>
      </w:r>
      <w:r w:rsidR="00196511" w:rsidRPr="00C269FD">
        <w:rPr>
          <w:rFonts w:ascii="Times New Roman" w:hAnsi="Times New Roman" w:cs="Times New Roman"/>
          <w:sz w:val="24"/>
          <w:szCs w:val="24"/>
        </w:rPr>
        <w:t>).</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Github?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the heatmap. Samples for all other species were prepared from herbarium vouchers. Colored circles next to species names indicate phylogenetic clade, as shown in Figure 1. An empty circle indicates that the species was not included in the tree from Figure 1. (B) Multiple Correspondance Analysis (MCA) individual results with overlaid 80% confidence ellipses generated from binarized metabolite data. Each colored circle represent a species, and the color of the circle represents phylogenentic clade, as shown in Figure 1. The percentage of total variance explained by each principal component is shown next to each axis title. (C) Variable loadings from MCA. Each variable represents the prescence (indicated with “TRUE) or absence (indicated with “FALSE) of a metabolite, and are color-coded according to metabolite class.</w:t>
      </w:r>
    </w:p>
    <w:p w14:paraId="6D0327E6" w14:textId="042BAB52"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w:t>
      </w:r>
      <w:r w:rsidR="00700B01">
        <w:rPr>
          <w:rFonts w:ascii="Times New Roman" w:hAnsi="Times New Roman" w:cs="Times New Roman"/>
          <w:color w:val="FF0000"/>
          <w:sz w:val="24"/>
          <w:szCs w:val="24"/>
        </w:rPr>
        <w:t>13</w:t>
      </w:r>
      <w:r w:rsidRPr="006E003A">
        <w:rPr>
          <w:rFonts w:ascii="Times New Roman" w:hAnsi="Times New Roman" w:cs="Times New Roman"/>
          <w:color w:val="FF0000"/>
          <w:sz w:val="24"/>
          <w:szCs w:val="24"/>
        </w:rPr>
        <w:t xml:space="preserve">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22AFAFF8"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Organ-specific metabolite data collected from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AA4CF0A" w:rsid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Organ-specific oroxylinA (bottom) and oroxyloside (top) concentrations in 1</w:t>
      </w:r>
      <w:r w:rsidR="00700B01">
        <w:rPr>
          <w:rFonts w:ascii="Times New Roman" w:hAnsi="Times New Roman" w:cs="Times New Roman"/>
          <w:color w:val="FF0000"/>
          <w:sz w:val="24"/>
          <w:szCs w:val="24"/>
        </w:rPr>
        <w:t xml:space="preserve">3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1FA7BEFA" w14:textId="74A7387C" w:rsidR="00700B01" w:rsidRPr="00700B01" w:rsidRDefault="00700B01" w:rsidP="006E003A">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b/>
          <w:bCs/>
          <w:color w:val="FF0000"/>
          <w:sz w:val="24"/>
          <w:szCs w:val="24"/>
        </w:rPr>
        <w:t xml:space="preserve">Table 1. </w:t>
      </w:r>
      <w:r>
        <w:rPr>
          <w:rFonts w:ascii="Times New Roman" w:hAnsi="Times New Roman" w:cs="Times New Roman"/>
          <w:color w:val="FF0000"/>
          <w:sz w:val="24"/>
          <w:szCs w:val="24"/>
        </w:rPr>
        <w:t xml:space="preserve">Mean metabolite concentrations </w:t>
      </w:r>
      <w:r w:rsidRPr="00700B01">
        <w:rPr>
          <w:rFonts w:ascii="Times New Roman" w:hAnsi="Times New Roman" w:cs="Times New Roman"/>
          <w:color w:val="FF0000"/>
          <w:sz w:val="24"/>
          <w:szCs w:val="24"/>
        </w:rPr>
        <w:t>±</w:t>
      </w:r>
      <w:r>
        <w:rPr>
          <w:rFonts w:ascii="Times New Roman" w:hAnsi="Times New Roman" w:cs="Times New Roman"/>
          <w:color w:val="FF0000"/>
          <w:sz w:val="24"/>
          <w:szCs w:val="24"/>
        </w:rPr>
        <w:t xml:space="preserve"> standard error (n = 3) measured by HPLC for 13 </w:t>
      </w:r>
      <w:r>
        <w:rPr>
          <w:rFonts w:ascii="Times New Roman" w:hAnsi="Times New Roman" w:cs="Times New Roman"/>
          <w:i/>
          <w:iCs/>
          <w:color w:val="FF0000"/>
          <w:sz w:val="24"/>
          <w:szCs w:val="24"/>
        </w:rPr>
        <w:t xml:space="preserve">Scutellaria </w:t>
      </w:r>
      <w:r>
        <w:rPr>
          <w:rFonts w:ascii="Times New Roman" w:hAnsi="Times New Roman" w:cs="Times New Roman"/>
          <w:color w:val="FF0000"/>
          <w:sz w:val="24"/>
          <w:szCs w:val="24"/>
        </w:rPr>
        <w:t xml:space="preserve">species. Units are </w:t>
      </w:r>
      <w:r w:rsidRPr="00700B01">
        <w:rPr>
          <w:rFonts w:ascii="Times New Roman" w:hAnsi="Times New Roman" w:cs="Times New Roman"/>
          <w:color w:val="FF0000"/>
          <w:sz w:val="24"/>
          <w:szCs w:val="24"/>
        </w:rPr>
        <w:t>µmol/g fresh weight</w:t>
      </w:r>
      <w:r>
        <w:rPr>
          <w:rFonts w:ascii="Times New Roman" w:hAnsi="Times New Roman" w:cs="Times New Roman"/>
          <w:color w:val="FF0000"/>
          <w:sz w:val="24"/>
          <w:szCs w:val="24"/>
        </w:rPr>
        <w:t>.</w:t>
      </w:r>
    </w:p>
    <w:p w14:paraId="7A0DE63C" w14:textId="2EB0DE4C" w:rsidR="00042169" w:rsidRPr="00C269FD" w:rsidRDefault="006E003A" w:rsidP="00700B01">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w:t>
      </w:r>
      <w:r w:rsidR="00700B01">
        <w:rPr>
          <w:rFonts w:ascii="Times New Roman" w:hAnsi="Times New Roman" w:cs="Times New Roman"/>
          <w:b/>
          <w:bCs/>
          <w:color w:val="FF0000"/>
          <w:sz w:val="24"/>
          <w:szCs w:val="24"/>
        </w:rPr>
        <w:t>2</w:t>
      </w:r>
      <w:r w:rsidRPr="006E003A">
        <w:rPr>
          <w:rFonts w:ascii="Times New Roman" w:hAnsi="Times New Roman" w:cs="Times New Roman"/>
          <w:b/>
          <w:bCs/>
          <w:color w:val="FF0000"/>
          <w:sz w:val="24"/>
          <w:szCs w:val="24"/>
        </w:rPr>
        <w:t xml:space="preserve">. </w:t>
      </w:r>
      <w:r w:rsidRPr="006E003A">
        <w:rPr>
          <w:rFonts w:ascii="Times New Roman" w:hAnsi="Times New Roman" w:cs="Times New Roman"/>
          <w:color w:val="FF0000"/>
          <w:sz w:val="24"/>
          <w:szCs w:val="24"/>
        </w:rPr>
        <w:t>Genome size and chromosome number data for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rightii </w:t>
      </w:r>
      <w:r w:rsidR="00700B01">
        <w:rPr>
          <w:rFonts w:ascii="Times New Roman" w:hAnsi="Times New Roman" w:cs="Times New Roman"/>
          <w:color w:val="FF0000"/>
          <w:sz w:val="24"/>
          <w:szCs w:val="24"/>
        </w:rPr>
        <w:t xml:space="preserve">and </w:t>
      </w:r>
      <w:r w:rsidR="00700B01">
        <w:rPr>
          <w:rFonts w:ascii="Times New Roman" w:hAnsi="Times New Roman" w:cs="Times New Roman"/>
          <w:i/>
          <w:iCs/>
          <w:color w:val="FF0000"/>
          <w:sz w:val="24"/>
          <w:szCs w:val="24"/>
        </w:rPr>
        <w:t xml:space="preserve">S. suffrutescens </w:t>
      </w:r>
      <w:r w:rsidR="00700B01">
        <w:rPr>
          <w:rFonts w:ascii="Times New Roman" w:hAnsi="Times New Roman" w:cs="Times New Roman"/>
          <w:color w:val="FF0000"/>
          <w:sz w:val="24"/>
          <w:szCs w:val="24"/>
        </w:rPr>
        <w:t>were</w:t>
      </w:r>
      <w:r w:rsidRPr="006E003A">
        <w:rPr>
          <w:rFonts w:ascii="Times New Roman" w:hAnsi="Times New Roman" w:cs="Times New Roman"/>
          <w:color w:val="FF0000"/>
          <w:sz w:val="24"/>
          <w:szCs w:val="24"/>
        </w:rPr>
        <w:t xml:space="preserve"> not included in the flow cytometry procedure, and neither genome size nor chromosome data has been published. Cell colors indicate phylogenetic clade, as shown in Figure 1. </w:t>
      </w: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D8708E" w14:textId="77777777" w:rsidR="003637D3" w:rsidRDefault="003637D3" w:rsidP="00622F65">
      <w:pPr>
        <w:spacing w:after="0" w:line="240" w:lineRule="auto"/>
      </w:pPr>
      <w:r>
        <w:separator/>
      </w:r>
    </w:p>
  </w:endnote>
  <w:endnote w:type="continuationSeparator" w:id="0">
    <w:p w14:paraId="059002AF" w14:textId="77777777" w:rsidR="003637D3" w:rsidRDefault="003637D3"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FC98A" w14:textId="77777777" w:rsidR="003637D3" w:rsidRDefault="003637D3" w:rsidP="00622F65">
      <w:pPr>
        <w:spacing w:after="0" w:line="240" w:lineRule="auto"/>
      </w:pPr>
      <w:r>
        <w:separator/>
      </w:r>
    </w:p>
  </w:footnote>
  <w:footnote w:type="continuationSeparator" w:id="0">
    <w:p w14:paraId="4CC9B7B8" w14:textId="77777777" w:rsidR="003637D3" w:rsidRDefault="003637D3"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3B53"/>
    <w:rsid w:val="00044549"/>
    <w:rsid w:val="0004628B"/>
    <w:rsid w:val="00046411"/>
    <w:rsid w:val="00053B5B"/>
    <w:rsid w:val="000550AB"/>
    <w:rsid w:val="000566F0"/>
    <w:rsid w:val="00057E5C"/>
    <w:rsid w:val="00060CA0"/>
    <w:rsid w:val="000651E4"/>
    <w:rsid w:val="0007475D"/>
    <w:rsid w:val="00076154"/>
    <w:rsid w:val="00080021"/>
    <w:rsid w:val="0008369B"/>
    <w:rsid w:val="00084CEC"/>
    <w:rsid w:val="000877A0"/>
    <w:rsid w:val="00087EBD"/>
    <w:rsid w:val="000921C6"/>
    <w:rsid w:val="00093026"/>
    <w:rsid w:val="000A2270"/>
    <w:rsid w:val="000A3248"/>
    <w:rsid w:val="000A38D3"/>
    <w:rsid w:val="000B438F"/>
    <w:rsid w:val="000B5132"/>
    <w:rsid w:val="000B5F80"/>
    <w:rsid w:val="000B6058"/>
    <w:rsid w:val="000B77A1"/>
    <w:rsid w:val="000C27BE"/>
    <w:rsid w:val="000C3B4D"/>
    <w:rsid w:val="000C4643"/>
    <w:rsid w:val="000C5925"/>
    <w:rsid w:val="000C6FF4"/>
    <w:rsid w:val="000D0C5D"/>
    <w:rsid w:val="000D259D"/>
    <w:rsid w:val="000D2CD5"/>
    <w:rsid w:val="000D3C6A"/>
    <w:rsid w:val="000D5382"/>
    <w:rsid w:val="000D71EC"/>
    <w:rsid w:val="000E36FC"/>
    <w:rsid w:val="000F2595"/>
    <w:rsid w:val="000F6621"/>
    <w:rsid w:val="00100FFF"/>
    <w:rsid w:val="00101735"/>
    <w:rsid w:val="0010413E"/>
    <w:rsid w:val="00110A71"/>
    <w:rsid w:val="00112E57"/>
    <w:rsid w:val="00115EE4"/>
    <w:rsid w:val="00126CA4"/>
    <w:rsid w:val="00130876"/>
    <w:rsid w:val="00135F0D"/>
    <w:rsid w:val="001402D8"/>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A5FA6"/>
    <w:rsid w:val="001B0C68"/>
    <w:rsid w:val="001B7A4D"/>
    <w:rsid w:val="001C2DCA"/>
    <w:rsid w:val="001C7197"/>
    <w:rsid w:val="001D4F0D"/>
    <w:rsid w:val="001D51EA"/>
    <w:rsid w:val="001E2E10"/>
    <w:rsid w:val="001E39B2"/>
    <w:rsid w:val="001E5606"/>
    <w:rsid w:val="001E6C09"/>
    <w:rsid w:val="001E7495"/>
    <w:rsid w:val="00204AA3"/>
    <w:rsid w:val="00206ACB"/>
    <w:rsid w:val="002169AB"/>
    <w:rsid w:val="002203F3"/>
    <w:rsid w:val="002212DA"/>
    <w:rsid w:val="00232D39"/>
    <w:rsid w:val="00234202"/>
    <w:rsid w:val="00241822"/>
    <w:rsid w:val="002500DF"/>
    <w:rsid w:val="002507E4"/>
    <w:rsid w:val="002515A9"/>
    <w:rsid w:val="00253EC3"/>
    <w:rsid w:val="00260A25"/>
    <w:rsid w:val="00270699"/>
    <w:rsid w:val="00271CAC"/>
    <w:rsid w:val="00281AD7"/>
    <w:rsid w:val="00281D30"/>
    <w:rsid w:val="00285FB2"/>
    <w:rsid w:val="00286C9B"/>
    <w:rsid w:val="0029129C"/>
    <w:rsid w:val="00297D04"/>
    <w:rsid w:val="002A1FAA"/>
    <w:rsid w:val="002B20BE"/>
    <w:rsid w:val="002B7DD9"/>
    <w:rsid w:val="002C62CD"/>
    <w:rsid w:val="002C7A2D"/>
    <w:rsid w:val="002D045E"/>
    <w:rsid w:val="002D1471"/>
    <w:rsid w:val="002D1ECE"/>
    <w:rsid w:val="002D5F57"/>
    <w:rsid w:val="002E24D0"/>
    <w:rsid w:val="002E5B6A"/>
    <w:rsid w:val="002F253E"/>
    <w:rsid w:val="002F4C21"/>
    <w:rsid w:val="003014F2"/>
    <w:rsid w:val="003029CF"/>
    <w:rsid w:val="00303C9C"/>
    <w:rsid w:val="0030476D"/>
    <w:rsid w:val="00304E8B"/>
    <w:rsid w:val="0031082B"/>
    <w:rsid w:val="003132F8"/>
    <w:rsid w:val="003200CA"/>
    <w:rsid w:val="003214FF"/>
    <w:rsid w:val="00323B65"/>
    <w:rsid w:val="00324E31"/>
    <w:rsid w:val="00325446"/>
    <w:rsid w:val="00326A65"/>
    <w:rsid w:val="00327805"/>
    <w:rsid w:val="003319AD"/>
    <w:rsid w:val="00333FF7"/>
    <w:rsid w:val="003369DE"/>
    <w:rsid w:val="003457DF"/>
    <w:rsid w:val="003543C8"/>
    <w:rsid w:val="00355185"/>
    <w:rsid w:val="0036307F"/>
    <w:rsid w:val="003637D3"/>
    <w:rsid w:val="00372E4C"/>
    <w:rsid w:val="00374B91"/>
    <w:rsid w:val="00374BC2"/>
    <w:rsid w:val="00377497"/>
    <w:rsid w:val="003822BC"/>
    <w:rsid w:val="003876D8"/>
    <w:rsid w:val="00393EF5"/>
    <w:rsid w:val="003A6043"/>
    <w:rsid w:val="003B04EF"/>
    <w:rsid w:val="003B1619"/>
    <w:rsid w:val="003B22BC"/>
    <w:rsid w:val="003B59F7"/>
    <w:rsid w:val="003C0F86"/>
    <w:rsid w:val="003C6B2F"/>
    <w:rsid w:val="003C7BBA"/>
    <w:rsid w:val="003D3942"/>
    <w:rsid w:val="003D4319"/>
    <w:rsid w:val="003D44A1"/>
    <w:rsid w:val="003D5C6C"/>
    <w:rsid w:val="003E02D1"/>
    <w:rsid w:val="003E47F3"/>
    <w:rsid w:val="003E7EF5"/>
    <w:rsid w:val="003F612D"/>
    <w:rsid w:val="00400F56"/>
    <w:rsid w:val="004144FD"/>
    <w:rsid w:val="00415F5B"/>
    <w:rsid w:val="00415F9C"/>
    <w:rsid w:val="004162A7"/>
    <w:rsid w:val="00416BBF"/>
    <w:rsid w:val="00422AF4"/>
    <w:rsid w:val="004305CD"/>
    <w:rsid w:val="00430C9D"/>
    <w:rsid w:val="004428B0"/>
    <w:rsid w:val="00452BF5"/>
    <w:rsid w:val="00452F60"/>
    <w:rsid w:val="00455EAE"/>
    <w:rsid w:val="00460127"/>
    <w:rsid w:val="004604B0"/>
    <w:rsid w:val="00462A69"/>
    <w:rsid w:val="00477190"/>
    <w:rsid w:val="004830BC"/>
    <w:rsid w:val="004860EB"/>
    <w:rsid w:val="00492051"/>
    <w:rsid w:val="004A480C"/>
    <w:rsid w:val="004B4150"/>
    <w:rsid w:val="004B49EE"/>
    <w:rsid w:val="004C3D07"/>
    <w:rsid w:val="004D00ED"/>
    <w:rsid w:val="004D15D4"/>
    <w:rsid w:val="004D3627"/>
    <w:rsid w:val="004D4121"/>
    <w:rsid w:val="004D4B97"/>
    <w:rsid w:val="004D4EF9"/>
    <w:rsid w:val="004D7975"/>
    <w:rsid w:val="004E32A5"/>
    <w:rsid w:val="004F2BCE"/>
    <w:rsid w:val="005038E5"/>
    <w:rsid w:val="00522F19"/>
    <w:rsid w:val="00523AD2"/>
    <w:rsid w:val="00523EF3"/>
    <w:rsid w:val="00530C11"/>
    <w:rsid w:val="00532B62"/>
    <w:rsid w:val="0054546C"/>
    <w:rsid w:val="005530C9"/>
    <w:rsid w:val="00553DCD"/>
    <w:rsid w:val="00561C0B"/>
    <w:rsid w:val="00562B92"/>
    <w:rsid w:val="005644F0"/>
    <w:rsid w:val="00571C02"/>
    <w:rsid w:val="00576437"/>
    <w:rsid w:val="00582BD8"/>
    <w:rsid w:val="0058619E"/>
    <w:rsid w:val="005878BE"/>
    <w:rsid w:val="00587DC1"/>
    <w:rsid w:val="005932F3"/>
    <w:rsid w:val="00596E85"/>
    <w:rsid w:val="005A4829"/>
    <w:rsid w:val="005A4AFF"/>
    <w:rsid w:val="005A6FB8"/>
    <w:rsid w:val="005B1BAD"/>
    <w:rsid w:val="005C0396"/>
    <w:rsid w:val="005C2DF9"/>
    <w:rsid w:val="005E7E18"/>
    <w:rsid w:val="005F0037"/>
    <w:rsid w:val="00605E43"/>
    <w:rsid w:val="00606C0D"/>
    <w:rsid w:val="00614CEA"/>
    <w:rsid w:val="00615EA2"/>
    <w:rsid w:val="00617C8E"/>
    <w:rsid w:val="00617E44"/>
    <w:rsid w:val="00620A34"/>
    <w:rsid w:val="00622F65"/>
    <w:rsid w:val="00627B74"/>
    <w:rsid w:val="006306CC"/>
    <w:rsid w:val="006307D4"/>
    <w:rsid w:val="00634D0B"/>
    <w:rsid w:val="0063506D"/>
    <w:rsid w:val="00645076"/>
    <w:rsid w:val="00646429"/>
    <w:rsid w:val="006466C8"/>
    <w:rsid w:val="006468FD"/>
    <w:rsid w:val="00655432"/>
    <w:rsid w:val="006556D0"/>
    <w:rsid w:val="00656729"/>
    <w:rsid w:val="00665B6F"/>
    <w:rsid w:val="00670D98"/>
    <w:rsid w:val="0067753D"/>
    <w:rsid w:val="00680F94"/>
    <w:rsid w:val="006828F3"/>
    <w:rsid w:val="0069523E"/>
    <w:rsid w:val="006A17DD"/>
    <w:rsid w:val="006A379D"/>
    <w:rsid w:val="006A43D7"/>
    <w:rsid w:val="006B03C5"/>
    <w:rsid w:val="006B0B77"/>
    <w:rsid w:val="006B5895"/>
    <w:rsid w:val="006B5DC7"/>
    <w:rsid w:val="006C7BDA"/>
    <w:rsid w:val="006D03FE"/>
    <w:rsid w:val="006D1348"/>
    <w:rsid w:val="006D245D"/>
    <w:rsid w:val="006D2DCF"/>
    <w:rsid w:val="006E003A"/>
    <w:rsid w:val="006E3932"/>
    <w:rsid w:val="006E7E25"/>
    <w:rsid w:val="006F06E0"/>
    <w:rsid w:val="006F563D"/>
    <w:rsid w:val="006F57A7"/>
    <w:rsid w:val="00700B01"/>
    <w:rsid w:val="00701D3C"/>
    <w:rsid w:val="00702BA0"/>
    <w:rsid w:val="00704965"/>
    <w:rsid w:val="007064B2"/>
    <w:rsid w:val="0071322F"/>
    <w:rsid w:val="00723067"/>
    <w:rsid w:val="00726FE4"/>
    <w:rsid w:val="00727150"/>
    <w:rsid w:val="00737FBC"/>
    <w:rsid w:val="00745D25"/>
    <w:rsid w:val="007540F9"/>
    <w:rsid w:val="00765DE7"/>
    <w:rsid w:val="00770294"/>
    <w:rsid w:val="00773B63"/>
    <w:rsid w:val="007747DC"/>
    <w:rsid w:val="00782B23"/>
    <w:rsid w:val="00782DF2"/>
    <w:rsid w:val="0079247C"/>
    <w:rsid w:val="007A355B"/>
    <w:rsid w:val="007D590D"/>
    <w:rsid w:val="007D6556"/>
    <w:rsid w:val="007E2B4F"/>
    <w:rsid w:val="007E54EB"/>
    <w:rsid w:val="007F0056"/>
    <w:rsid w:val="007F1C40"/>
    <w:rsid w:val="007F2CBD"/>
    <w:rsid w:val="007F638F"/>
    <w:rsid w:val="00805044"/>
    <w:rsid w:val="00807E29"/>
    <w:rsid w:val="008240E9"/>
    <w:rsid w:val="008252CF"/>
    <w:rsid w:val="00826B9D"/>
    <w:rsid w:val="00830B06"/>
    <w:rsid w:val="00830BB0"/>
    <w:rsid w:val="00834CBA"/>
    <w:rsid w:val="00836171"/>
    <w:rsid w:val="00837E36"/>
    <w:rsid w:val="008427F4"/>
    <w:rsid w:val="00842E2A"/>
    <w:rsid w:val="00843C47"/>
    <w:rsid w:val="00845214"/>
    <w:rsid w:val="008461BF"/>
    <w:rsid w:val="0085101B"/>
    <w:rsid w:val="00855CA0"/>
    <w:rsid w:val="00855E5E"/>
    <w:rsid w:val="008569F3"/>
    <w:rsid w:val="0085768B"/>
    <w:rsid w:val="00874B13"/>
    <w:rsid w:val="00874F6D"/>
    <w:rsid w:val="0088552B"/>
    <w:rsid w:val="0088741B"/>
    <w:rsid w:val="008916AF"/>
    <w:rsid w:val="00897DC5"/>
    <w:rsid w:val="008A292D"/>
    <w:rsid w:val="008A40B6"/>
    <w:rsid w:val="008A4AA3"/>
    <w:rsid w:val="008A5384"/>
    <w:rsid w:val="008A6F85"/>
    <w:rsid w:val="008A7D85"/>
    <w:rsid w:val="008B31DE"/>
    <w:rsid w:val="008B3FBB"/>
    <w:rsid w:val="008B4E8F"/>
    <w:rsid w:val="008C1591"/>
    <w:rsid w:val="008C1A56"/>
    <w:rsid w:val="008D2234"/>
    <w:rsid w:val="008E5A20"/>
    <w:rsid w:val="008E6E53"/>
    <w:rsid w:val="008E7452"/>
    <w:rsid w:val="008F086C"/>
    <w:rsid w:val="008F2D1E"/>
    <w:rsid w:val="008F4A9F"/>
    <w:rsid w:val="008F6A21"/>
    <w:rsid w:val="008F6BE9"/>
    <w:rsid w:val="008F7B30"/>
    <w:rsid w:val="00905003"/>
    <w:rsid w:val="009207B5"/>
    <w:rsid w:val="00924C25"/>
    <w:rsid w:val="00940C79"/>
    <w:rsid w:val="0094199E"/>
    <w:rsid w:val="00942F1E"/>
    <w:rsid w:val="0094442F"/>
    <w:rsid w:val="00944E8B"/>
    <w:rsid w:val="009455A5"/>
    <w:rsid w:val="0095045A"/>
    <w:rsid w:val="00952276"/>
    <w:rsid w:val="0095474A"/>
    <w:rsid w:val="009707BF"/>
    <w:rsid w:val="00984A93"/>
    <w:rsid w:val="00984F55"/>
    <w:rsid w:val="009856C2"/>
    <w:rsid w:val="0098657A"/>
    <w:rsid w:val="00986C9D"/>
    <w:rsid w:val="009A1B3B"/>
    <w:rsid w:val="009A1B7C"/>
    <w:rsid w:val="009C16A4"/>
    <w:rsid w:val="009D45B2"/>
    <w:rsid w:val="009D7B26"/>
    <w:rsid w:val="009E7C00"/>
    <w:rsid w:val="009F33C1"/>
    <w:rsid w:val="009F3822"/>
    <w:rsid w:val="009F458B"/>
    <w:rsid w:val="009F5173"/>
    <w:rsid w:val="00A021A3"/>
    <w:rsid w:val="00A05184"/>
    <w:rsid w:val="00A075E2"/>
    <w:rsid w:val="00A07FA5"/>
    <w:rsid w:val="00A10495"/>
    <w:rsid w:val="00A10A52"/>
    <w:rsid w:val="00A152C7"/>
    <w:rsid w:val="00A17A49"/>
    <w:rsid w:val="00A222AC"/>
    <w:rsid w:val="00A222B0"/>
    <w:rsid w:val="00A321BC"/>
    <w:rsid w:val="00A33898"/>
    <w:rsid w:val="00A36291"/>
    <w:rsid w:val="00A446D6"/>
    <w:rsid w:val="00A47396"/>
    <w:rsid w:val="00A4750D"/>
    <w:rsid w:val="00A55B9C"/>
    <w:rsid w:val="00A5676B"/>
    <w:rsid w:val="00A57DE8"/>
    <w:rsid w:val="00A67CF9"/>
    <w:rsid w:val="00A74253"/>
    <w:rsid w:val="00A83995"/>
    <w:rsid w:val="00A87E2C"/>
    <w:rsid w:val="00A94247"/>
    <w:rsid w:val="00A975AE"/>
    <w:rsid w:val="00AA527C"/>
    <w:rsid w:val="00AB0E67"/>
    <w:rsid w:val="00AB2380"/>
    <w:rsid w:val="00AB2A7A"/>
    <w:rsid w:val="00AB2A80"/>
    <w:rsid w:val="00AB72DA"/>
    <w:rsid w:val="00AC750D"/>
    <w:rsid w:val="00AD196F"/>
    <w:rsid w:val="00AD1BE6"/>
    <w:rsid w:val="00AD29F3"/>
    <w:rsid w:val="00AD2C8B"/>
    <w:rsid w:val="00AD444D"/>
    <w:rsid w:val="00AE2247"/>
    <w:rsid w:val="00AE2698"/>
    <w:rsid w:val="00B06897"/>
    <w:rsid w:val="00B06F54"/>
    <w:rsid w:val="00B07ED6"/>
    <w:rsid w:val="00B10A4D"/>
    <w:rsid w:val="00B14960"/>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FA9"/>
    <w:rsid w:val="00BA0470"/>
    <w:rsid w:val="00BA62CE"/>
    <w:rsid w:val="00BA7329"/>
    <w:rsid w:val="00BB0850"/>
    <w:rsid w:val="00BB13DE"/>
    <w:rsid w:val="00BB2CB0"/>
    <w:rsid w:val="00BB5FFA"/>
    <w:rsid w:val="00BC0691"/>
    <w:rsid w:val="00BC0B01"/>
    <w:rsid w:val="00BC1965"/>
    <w:rsid w:val="00BC6D2E"/>
    <w:rsid w:val="00BD4137"/>
    <w:rsid w:val="00BE5204"/>
    <w:rsid w:val="00BE7003"/>
    <w:rsid w:val="00BF4D56"/>
    <w:rsid w:val="00BF511D"/>
    <w:rsid w:val="00BF571C"/>
    <w:rsid w:val="00BF77F3"/>
    <w:rsid w:val="00C0001B"/>
    <w:rsid w:val="00C03B6E"/>
    <w:rsid w:val="00C1240C"/>
    <w:rsid w:val="00C22AEF"/>
    <w:rsid w:val="00C269FD"/>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3B67"/>
    <w:rsid w:val="00C7528A"/>
    <w:rsid w:val="00C75871"/>
    <w:rsid w:val="00C800FA"/>
    <w:rsid w:val="00C81D44"/>
    <w:rsid w:val="00C843EC"/>
    <w:rsid w:val="00C95905"/>
    <w:rsid w:val="00C9676A"/>
    <w:rsid w:val="00CA5664"/>
    <w:rsid w:val="00CB0A1F"/>
    <w:rsid w:val="00CC469B"/>
    <w:rsid w:val="00CC5E73"/>
    <w:rsid w:val="00CC612C"/>
    <w:rsid w:val="00CD62E6"/>
    <w:rsid w:val="00CE40F7"/>
    <w:rsid w:val="00CF01F4"/>
    <w:rsid w:val="00CF3AD1"/>
    <w:rsid w:val="00CF730E"/>
    <w:rsid w:val="00D022DD"/>
    <w:rsid w:val="00D110AE"/>
    <w:rsid w:val="00D16792"/>
    <w:rsid w:val="00D202D9"/>
    <w:rsid w:val="00D229BA"/>
    <w:rsid w:val="00D24BEA"/>
    <w:rsid w:val="00D3424D"/>
    <w:rsid w:val="00D37640"/>
    <w:rsid w:val="00D40864"/>
    <w:rsid w:val="00D52315"/>
    <w:rsid w:val="00D533AF"/>
    <w:rsid w:val="00D53CC5"/>
    <w:rsid w:val="00D5626E"/>
    <w:rsid w:val="00D56320"/>
    <w:rsid w:val="00D60030"/>
    <w:rsid w:val="00D648BA"/>
    <w:rsid w:val="00D77155"/>
    <w:rsid w:val="00D806F0"/>
    <w:rsid w:val="00D81DA7"/>
    <w:rsid w:val="00D820CA"/>
    <w:rsid w:val="00D86603"/>
    <w:rsid w:val="00DB0BA7"/>
    <w:rsid w:val="00DB1231"/>
    <w:rsid w:val="00DB3C28"/>
    <w:rsid w:val="00DC3533"/>
    <w:rsid w:val="00DD0C9D"/>
    <w:rsid w:val="00DD68B1"/>
    <w:rsid w:val="00DE483D"/>
    <w:rsid w:val="00DE4847"/>
    <w:rsid w:val="00DF0521"/>
    <w:rsid w:val="00E02524"/>
    <w:rsid w:val="00E02BF2"/>
    <w:rsid w:val="00E04D5F"/>
    <w:rsid w:val="00E22CB9"/>
    <w:rsid w:val="00E231AF"/>
    <w:rsid w:val="00E25967"/>
    <w:rsid w:val="00E25E9D"/>
    <w:rsid w:val="00E375FA"/>
    <w:rsid w:val="00E37A44"/>
    <w:rsid w:val="00E431EF"/>
    <w:rsid w:val="00E52162"/>
    <w:rsid w:val="00E54C7A"/>
    <w:rsid w:val="00E5683A"/>
    <w:rsid w:val="00E67085"/>
    <w:rsid w:val="00E67BE2"/>
    <w:rsid w:val="00E704F4"/>
    <w:rsid w:val="00E73AED"/>
    <w:rsid w:val="00E73AFF"/>
    <w:rsid w:val="00E75512"/>
    <w:rsid w:val="00E84202"/>
    <w:rsid w:val="00E86633"/>
    <w:rsid w:val="00E942BE"/>
    <w:rsid w:val="00EA146B"/>
    <w:rsid w:val="00EA7729"/>
    <w:rsid w:val="00EB4C92"/>
    <w:rsid w:val="00EB62C9"/>
    <w:rsid w:val="00EC1288"/>
    <w:rsid w:val="00EC42FB"/>
    <w:rsid w:val="00EC5EE5"/>
    <w:rsid w:val="00EC61D3"/>
    <w:rsid w:val="00EC64D8"/>
    <w:rsid w:val="00EC7E36"/>
    <w:rsid w:val="00ED10B0"/>
    <w:rsid w:val="00ED747D"/>
    <w:rsid w:val="00EE1F57"/>
    <w:rsid w:val="00EE42E5"/>
    <w:rsid w:val="00EE4512"/>
    <w:rsid w:val="00EF239C"/>
    <w:rsid w:val="00EF2E4D"/>
    <w:rsid w:val="00EF6566"/>
    <w:rsid w:val="00EF7EEA"/>
    <w:rsid w:val="00F00468"/>
    <w:rsid w:val="00F06872"/>
    <w:rsid w:val="00F12739"/>
    <w:rsid w:val="00F163FB"/>
    <w:rsid w:val="00F20F66"/>
    <w:rsid w:val="00F214A1"/>
    <w:rsid w:val="00F217D6"/>
    <w:rsid w:val="00F26538"/>
    <w:rsid w:val="00F27E43"/>
    <w:rsid w:val="00F32362"/>
    <w:rsid w:val="00F40D1E"/>
    <w:rsid w:val="00F44F95"/>
    <w:rsid w:val="00F52DC2"/>
    <w:rsid w:val="00F533B2"/>
    <w:rsid w:val="00F66342"/>
    <w:rsid w:val="00F75E7E"/>
    <w:rsid w:val="00F83DB7"/>
    <w:rsid w:val="00F95B09"/>
    <w:rsid w:val="00F97BF6"/>
    <w:rsid w:val="00FA3E9D"/>
    <w:rsid w:val="00FA3FE7"/>
    <w:rsid w:val="00FA4B3B"/>
    <w:rsid w:val="00FB3DDC"/>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80953-AD77-42ED-AA52-01E81AF88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95</TotalTime>
  <Pages>31</Pages>
  <Words>20084</Words>
  <Characters>114485</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125</cp:revision>
  <dcterms:created xsi:type="dcterms:W3CDTF">2020-10-26T15:21:00Z</dcterms:created>
  <dcterms:modified xsi:type="dcterms:W3CDTF">2020-12-3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